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tbl>
      <w:tblPr>
        <w:tblStyle w:val="a7"/>
        <w:tblpPr w:leftFromText="180" w:rightFromText="180" w:vertAnchor="text" w:horzAnchor="page" w:tblpX="1" w:tblpY="557"/>
        <w:tblW w:w="11825" w:type="dxa"/>
        <w:tblBorders>
          <w:top w:val="single" w:sz="8" w:space="0" w:color="auto"/>
          <w:left w:val="single" w:sz="8" w:space="0" w:color="auto"/>
          <w:bottom w:val="single" w:sz="8" w:space="0" w:color="auto"/>
          <w:right w:val="single" w:sz="8" w:space="0" w:color="auto"/>
          <w:insideH w:val="single" w:sz="8" w:space="0" w:color="auto"/>
          <w:insideV w:val="single" w:sz="8" w:space="0" w:color="auto"/>
        </w:tblBorders>
        <w:tblLayout w:type="fixed"/>
        <w:tblLook w:val="04A0" w:firstRow="1" w:lastRow="0" w:firstColumn="1" w:lastColumn="0" w:noHBand="0" w:noVBand="1"/>
      </w:tblPr>
      <w:tblGrid>
        <w:gridCol w:w="1809"/>
        <w:gridCol w:w="2694"/>
        <w:gridCol w:w="2551"/>
        <w:gridCol w:w="1985"/>
        <w:gridCol w:w="1842"/>
        <w:gridCol w:w="944"/>
      </w:tblGrid>
      <w:tr w:rsidR="000F54FD" w:rsidRPr="006B0AC5" w14:paraId="742B8F69" w14:textId="77777777" w:rsidTr="00FE3A5B">
        <w:trPr>
          <w:trHeight w:val="397"/>
        </w:trPr>
        <w:tc>
          <w:tcPr>
            <w:tcW w:w="1809" w:type="dxa"/>
            <w:vAlign w:val="bottom"/>
          </w:tcPr>
          <w:p w14:paraId="06D191E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ionic prototype</w:t>
            </w:r>
          </w:p>
        </w:tc>
        <w:tc>
          <w:tcPr>
            <w:tcW w:w="2694" w:type="dxa"/>
            <w:vAlign w:val="bottom"/>
          </w:tcPr>
          <w:p w14:paraId="30D82AB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Materials</w:t>
            </w:r>
          </w:p>
        </w:tc>
        <w:tc>
          <w:tcPr>
            <w:tcW w:w="2551" w:type="dxa"/>
            <w:vAlign w:val="bottom"/>
          </w:tcPr>
          <w:p w14:paraId="6FEB3406" w14:textId="77777777" w:rsidR="000F54FD" w:rsidRPr="006B0AC5" w:rsidRDefault="000F54FD" w:rsidP="003202B7">
            <w:pPr>
              <w:tabs>
                <w:tab w:val="left" w:pos="308"/>
              </w:tabs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Method</w:t>
            </w:r>
          </w:p>
        </w:tc>
        <w:tc>
          <w:tcPr>
            <w:tcW w:w="1985" w:type="dxa"/>
            <w:vAlign w:val="bottom"/>
          </w:tcPr>
          <w:p w14:paraId="2D37B4F4" w14:textId="77777777" w:rsidR="000F54FD" w:rsidRPr="006B0AC5" w:rsidRDefault="000F54FD" w:rsidP="003202B7">
            <w:pPr>
              <w:tabs>
                <w:tab w:val="left" w:pos="468"/>
              </w:tabs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Multifunction</w:t>
            </w:r>
          </w:p>
        </w:tc>
        <w:tc>
          <w:tcPr>
            <w:tcW w:w="1842" w:type="dxa"/>
            <w:vAlign w:val="bottom"/>
          </w:tcPr>
          <w:p w14:paraId="4D25C856" w14:textId="77777777" w:rsidR="000F54FD" w:rsidRPr="006B0AC5" w:rsidRDefault="000F54FD" w:rsidP="003202B7">
            <w:pPr>
              <w:tabs>
                <w:tab w:val="left" w:pos="468"/>
              </w:tabs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ettability</w:t>
            </w:r>
          </w:p>
        </w:tc>
        <w:tc>
          <w:tcPr>
            <w:tcW w:w="944" w:type="dxa"/>
            <w:vAlign w:val="bottom"/>
          </w:tcPr>
          <w:p w14:paraId="3D8360F6" w14:textId="77777777" w:rsidR="000F54FD" w:rsidRPr="006B0AC5" w:rsidRDefault="000F54FD" w:rsidP="003202B7">
            <w:pPr>
              <w:tabs>
                <w:tab w:val="left" w:pos="468"/>
              </w:tabs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Res</w:t>
            </w:r>
          </w:p>
        </w:tc>
      </w:tr>
      <w:tr w:rsidR="000F54FD" w:rsidRPr="006B0AC5" w14:paraId="19CD442F" w14:textId="77777777" w:rsidTr="00FE3A5B">
        <w:trPr>
          <w:trHeight w:val="964"/>
        </w:trPr>
        <w:tc>
          <w:tcPr>
            <w:tcW w:w="1809" w:type="dxa"/>
          </w:tcPr>
          <w:p w14:paraId="4629AB6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squito </w:t>
            </w:r>
          </w:p>
          <w:p w14:paraId="47A0620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6EDCC24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glass, photoresist, PDMS, SiO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luoroalkylsilane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(FAS)</w:t>
            </w:r>
          </w:p>
        </w:tc>
        <w:tc>
          <w:tcPr>
            <w:tcW w:w="2551" w:type="dxa"/>
          </w:tcPr>
          <w:p w14:paraId="2616696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oft lithography,</w:t>
            </w:r>
          </w:p>
          <w:p w14:paraId="44D54F4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Vapor-phase assembly</w:t>
            </w:r>
          </w:p>
        </w:tc>
        <w:tc>
          <w:tcPr>
            <w:tcW w:w="1985" w:type="dxa"/>
          </w:tcPr>
          <w:p w14:paraId="464F5AF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0" w:name="OLE_LINK1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A</w:t>
            </w:r>
            <w:bookmarkEnd w:id="0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, AR</w:t>
            </w:r>
          </w:p>
          <w:p w14:paraId="6D619F7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</w:t>
            </w:r>
          </w:p>
        </w:tc>
        <w:tc>
          <w:tcPr>
            <w:tcW w:w="1842" w:type="dxa"/>
          </w:tcPr>
          <w:p w14:paraId="552F0A4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</w:tc>
        <w:tc>
          <w:tcPr>
            <w:tcW w:w="944" w:type="dxa"/>
          </w:tcPr>
          <w:p w14:paraId="08AAC17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ao&lt;/Author&gt;&lt;Year&gt;2007&lt;/Year&gt;&lt;RecNum&gt;12&lt;/RecNum&gt;&lt;DisplayText&gt;&lt;style face="superscript"&gt;1&lt;/style&gt;&lt;/DisplayText&gt;&lt;record&gt;&lt;rec-number&gt;12&lt;/rec-number&gt;&lt;foreign-keys&gt;&lt;key app="EN" db-id="xdzwxwzprexfr1e9fxlvaf2lraavatzvafzx" timestamp="1667818338"&gt;12&lt;/key&gt;&lt;key app="ENWeb" db-id=""&gt;0&lt;/key&gt;&lt;/foreign-keys&gt;&lt;ref-type name="Journal Article"&gt;17&lt;/ref-type&gt;&lt;contributors&gt;&lt;authors&gt;&lt;author&gt;Gao, X.&lt;/author&gt;&lt;author&gt;Yan, X.&lt;/author&gt;&lt;author&gt;Yao, X.&lt;/author&gt;&lt;author&gt;Xu, L.&lt;/author&gt;&lt;author&gt;Zhang, K.&lt;/author&gt;&lt;author&gt;Zhang, J.&lt;/author&gt;&lt;author&gt;Yang, B.&lt;/author&gt;&lt;author&gt;Jiang, L.&lt;/author&gt;&lt;/authors&gt;&lt;/contributors&gt;&lt;titles&gt;&lt;title&gt;The Dry-Style Antifogging Properties of Mosquito Compound Eyes and Artificial Analogues Prepared by Soft Lithography&lt;/title&gt;&lt;secondary-title&gt;Advanced Materials&lt;/secondary-title&gt;&lt;/titles&gt;&lt;periodical&gt;&lt;full-title&gt;Advanced Materials&lt;/full-title&gt;&lt;abbr-1&gt;Adv. Mater.&lt;/abbr-1&gt;&lt;abbr-2&gt;Adv Mater&lt;/abbr-2&gt;&lt;/periodical&gt;&lt;pages&gt;2213-2217&lt;/pages&gt;&lt;volume&gt;19&lt;/volume&gt;&lt;number&gt;17&lt;/number&gt;&lt;section&gt;2213&lt;/section&gt;&lt;dates&gt;&lt;year&gt;2007&lt;/year&gt;&lt;/dates&gt;&lt;isbn&gt;09359648&amp;#xD;15214095&lt;/isbn&gt;&lt;urls&gt;&lt;/urls&gt;&lt;electronic-resource-num&gt;10.1002/adma.200601946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30617789" w14:textId="77777777" w:rsidTr="00FE3A5B">
        <w:trPr>
          <w:trHeight w:val="964"/>
        </w:trPr>
        <w:tc>
          <w:tcPr>
            <w:tcW w:w="1809" w:type="dxa"/>
          </w:tcPr>
          <w:p w14:paraId="72BD70E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squito </w:t>
            </w:r>
          </w:p>
          <w:p w14:paraId="68A11FB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084B7CF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6B0AC5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silica glass, PMMA</w:t>
            </w:r>
          </w:p>
          <w:p w14:paraId="5306BBE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hydrofluoric acid(HF)</w:t>
            </w:r>
          </w:p>
        </w:tc>
        <w:tc>
          <w:tcPr>
            <w:tcW w:w="2551" w:type="dxa"/>
          </w:tcPr>
          <w:p w14:paraId="44630CB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emtosecond laser</w:t>
            </w:r>
          </w:p>
          <w:p w14:paraId="26EACD9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wet etching</w:t>
            </w:r>
          </w:p>
        </w:tc>
        <w:tc>
          <w:tcPr>
            <w:tcW w:w="1985" w:type="dxa"/>
          </w:tcPr>
          <w:p w14:paraId="18DE449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R, Large </w:t>
            </w:r>
            <w:r w:rsidRPr="006B0AC5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FOV</w:t>
            </w:r>
          </w:p>
          <w:p w14:paraId="21FB39A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ast motion detection</w:t>
            </w:r>
          </w:p>
        </w:tc>
        <w:tc>
          <w:tcPr>
            <w:tcW w:w="1842" w:type="dxa"/>
          </w:tcPr>
          <w:p w14:paraId="3DE0078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568E691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Qu&lt;/Author&gt;&lt;Year&gt;2012&lt;/Year&gt;&lt;RecNum&gt;278&lt;/RecNum&gt;&lt;DisplayText&gt;&lt;style face="superscript"&gt;2&lt;/style&gt;&lt;/DisplayText&gt;&lt;record&gt;&lt;rec-number&gt;278&lt;/rec-number&gt;&lt;foreign-keys&gt;&lt;key app="EN" db-id="xdzwxwzprexfr1e9fxlvaf2lraavatzvafzx" timestamp="1701762013"&gt;278&lt;/key&gt;&lt;key app="ENWeb" db-id=""&gt;0&lt;/key&gt;&lt;/foreign-keys&gt;&lt;ref-type name="Journal Article"&gt;17&lt;/ref-type&gt;&lt;contributors&gt;&lt;authors&gt;&lt;author&gt;Qu, Pubo&lt;/author&gt;&lt;author&gt;Chen, Feng&lt;/author&gt;&lt;author&gt;Liu, Hewei&lt;/author&gt;&lt;author&gt;Yang, Qing&lt;/author&gt;&lt;author&gt;Lu, Jing&lt;/author&gt;&lt;author&gt;Si, Jinhai&lt;/author&gt;&lt;author&gt;Wang, Yiqing&lt;/author&gt;&lt;author&gt;Hou, Xun&lt;/author&gt;&lt;/authors&gt;&lt;/contributors&gt;&lt;titles&gt;&lt;title&gt;A simple route to fabricate artificial compound eye structures&lt;/title&gt;&lt;secondary-title&gt;Optics Express&lt;/secondary-title&gt;&lt;/titles&gt;&lt;periodical&gt;&lt;full-title&gt;Optics Express&lt;/full-title&gt;&lt;abbr-1&gt;Opt. Express&lt;/abbr-1&gt;&lt;abbr-2&gt;Opt Express&lt;/abbr-2&gt;&lt;/periodical&gt;&lt;volume&gt;20&lt;/volume&gt;&lt;number&gt;5&lt;/number&gt;&lt;section&gt;5775&lt;/section&gt;&lt;dates&gt;&lt;year&gt;2012&lt;/year&gt;&lt;/dates&gt;&lt;isbn&gt;1094-4087&lt;/isbn&gt;&lt;urls&gt;&lt;/urls&gt;&lt;electronic-resource-num&gt;10.1364/oe.20.005775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0D847163" w14:textId="77777777" w:rsidTr="00FE3A5B">
        <w:trPr>
          <w:trHeight w:val="964"/>
        </w:trPr>
        <w:tc>
          <w:tcPr>
            <w:tcW w:w="1809" w:type="dxa"/>
          </w:tcPr>
          <w:p w14:paraId="26338BC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squito </w:t>
            </w:r>
          </w:p>
          <w:p w14:paraId="22851B7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677A9DF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  <w:t>TEOS, SiO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  <w:t>,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vertAlign w:val="subscript"/>
                <w:lang w:val="es-ES"/>
              </w:rPr>
              <w:t xml:space="preserve"> 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  <w:t>KH-602</w:t>
            </w:r>
          </w:p>
          <w:p w14:paraId="660AAD0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  <w:lang w:val="es-ES"/>
              </w:rPr>
            </w:pP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  <w:t>acetone,  aqueous ammonia</w:t>
            </w:r>
          </w:p>
        </w:tc>
        <w:tc>
          <w:tcPr>
            <w:tcW w:w="2551" w:type="dxa"/>
          </w:tcPr>
          <w:p w14:paraId="429CA40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1F1F1F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>self-assembly,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 </w:t>
            </w:r>
          </w:p>
          <w:p w14:paraId="0E4DB37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1F1F1F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 xml:space="preserve">multiple spinning </w:t>
            </w:r>
          </w:p>
          <w:p w14:paraId="55EB30B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</w:tcPr>
          <w:p w14:paraId="3AB92E8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F, AR, 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>De-wetting</w:t>
            </w:r>
          </w:p>
          <w:p w14:paraId="6D39EA0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Self-cleaning  </w:t>
            </w:r>
          </w:p>
        </w:tc>
        <w:tc>
          <w:tcPr>
            <w:tcW w:w="1842" w:type="dxa"/>
          </w:tcPr>
          <w:p w14:paraId="61D3B5E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</w:tc>
        <w:tc>
          <w:tcPr>
            <w:tcW w:w="944" w:type="dxa"/>
          </w:tcPr>
          <w:p w14:paraId="11F5608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ong&lt;/Author&gt;&lt;Year&gt;2017&lt;/Year&gt;&lt;RecNum&gt;270&lt;/RecNum&gt;&lt;DisplayText&gt;&lt;style face="superscript"&gt;3&lt;/style&gt;&lt;/DisplayText&gt;&lt;record&gt;&lt;rec-number&gt;270&lt;/rec-number&gt;&lt;foreign-keys&gt;&lt;key app="EN" db-id="xdzwxwzprexfr1e9fxlvaf2lraavatzvafzx" timestamp="1701689620"&gt;270&lt;/key&gt;&lt;key app="ENWeb" db-id=""&gt;0&lt;/key&gt;&lt;/foreign-keys&gt;&lt;ref-type name="Journal Article"&gt;17&lt;/ref-type&gt;&lt;contributors&gt;&lt;authors&gt;&lt;author&gt;Song, Yunyun&lt;/author&gt;&lt;author&gt;Liu, Yan&lt;/author&gt;&lt;author&gt;Jiang, Haobo&lt;/author&gt;&lt;author&gt;Zhang, Yonglai&lt;/author&gt;&lt;author&gt;Zhao, Jie&lt;/author&gt;&lt;author&gt;Han, Zhiwu&lt;/author&gt;&lt;author&gt;Ren, Luquan&lt;/author&gt;&lt;/authors&gt;&lt;/contributors&gt;&lt;titles&gt;&lt;title&gt;Mosquito eyes inspired surfaces with robust antireflectivity and superhydrophobicity&lt;/title&gt;&lt;secondary-title&gt;Surface and Coatings Technology&lt;/secondary-title&gt;&lt;/titles&gt;&lt;periodical&gt;&lt;full-title&gt;Surface and Coatings Technology&lt;/full-title&gt;&lt;abbr-1&gt;Surf. Coat. Technol.&lt;/abbr-1&gt;&lt;abbr-2&gt;Surf Coat Technol&lt;/abbr-2&gt;&lt;abbr-3&gt;Surface &amp;amp; Coatings Technology&lt;/abbr-3&gt;&lt;/periodical&gt;&lt;pages&gt;85-92&lt;/pages&gt;&lt;volume&gt;316&lt;/volume&gt;&lt;section&gt;85&lt;/section&gt;&lt;dates&gt;&lt;year&gt;2017&lt;/year&gt;&lt;/dates&gt;&lt;isbn&gt;02578972&lt;/isbn&gt;&lt;urls&gt;&lt;/urls&gt;&lt;electronic-resource-num&gt;10.1016/j.surfcoat.2017.03.01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3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5A6BEB1F" w14:textId="77777777" w:rsidTr="00FE3A5B">
        <w:trPr>
          <w:trHeight w:val="964"/>
        </w:trPr>
        <w:tc>
          <w:tcPr>
            <w:tcW w:w="1809" w:type="dxa"/>
          </w:tcPr>
          <w:p w14:paraId="2CFE96B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squito </w:t>
            </w:r>
          </w:p>
          <w:p w14:paraId="3DE9BE3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4B32C02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1F1F1F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>silica glass, 1H, 1H, 2H, 2H-perfluorodecyltriethoxysilane</w:t>
            </w:r>
          </w:p>
        </w:tc>
        <w:tc>
          <w:tcPr>
            <w:tcW w:w="2551" w:type="dxa"/>
          </w:tcPr>
          <w:p w14:paraId="7502B49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color w:val="1F1F1F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</w:rPr>
              <w:t>laser microfabrication</w:t>
            </w:r>
          </w:p>
        </w:tc>
        <w:tc>
          <w:tcPr>
            <w:tcW w:w="1985" w:type="dxa"/>
          </w:tcPr>
          <w:p w14:paraId="03D7F56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Self-cleaning</w:t>
            </w:r>
          </w:p>
          <w:p w14:paraId="0EEF435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nti-icing</w:t>
            </w:r>
          </w:p>
        </w:tc>
        <w:tc>
          <w:tcPr>
            <w:tcW w:w="1842" w:type="dxa"/>
          </w:tcPr>
          <w:p w14:paraId="0BF669C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0744814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ow sliding-off angle</w:t>
            </w:r>
          </w:p>
        </w:tc>
        <w:tc>
          <w:tcPr>
            <w:tcW w:w="944" w:type="dxa"/>
          </w:tcPr>
          <w:p w14:paraId="6A1FA0E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Zhang&lt;/Author&gt;&lt;Year&gt;2020&lt;/Year&gt;&lt;RecNum&gt;292&lt;/RecNum&gt;&lt;DisplayText&gt;&lt;style face="superscript"&gt;4&lt;/style&gt;&lt;/DisplayText&gt;&lt;record&gt;&lt;rec-number&gt;292&lt;/rec-number&gt;&lt;foreign-keys&gt;&lt;key app="EN" db-id="xdzwxwzprexfr1e9fxlvaf2lraavatzvafzx" timestamp="1701939677"&gt;292&lt;/key&gt;&lt;key app="ENWeb" db-id=""&gt;0&lt;/key&gt;&lt;/foreign-keys&gt;&lt;ref-type name="Journal Article"&gt;17&lt;/ref-type&gt;&lt;contributors&gt;&lt;authors&gt;&lt;author&gt;Zhang, Lulu&lt;/author&gt;&lt;author&gt;Sun, Lingyu&lt;/author&gt;&lt;author&gt;Zhang, Zhuohao&lt;/author&gt;&lt;author&gt;Wang, Yu&lt;/author&gt;&lt;author&gt;Yang, Zhengnan&lt;/author&gt;&lt;author&gt;Liu, Cihui&lt;/author&gt;&lt;author&gt;Li, Zhiyang&lt;/author&gt;&lt;author&gt;Zhao, Yuanjin&lt;/author&gt;&lt;/authors&gt;&lt;/contributors&gt;&lt;titles&gt;&lt;title&gt;Bioinspired superhydrophobic surface by hierarchically colloidal assembling of microparticles and colloidal nanoparticles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94&lt;/volume&gt;&lt;section&gt;125008&lt;/section&gt;&lt;dates&gt;&lt;year&gt;2020&lt;/year&gt;&lt;/dates&gt;&lt;isbn&gt;13858947&lt;/isbn&gt;&lt;urls&gt;&lt;/urls&gt;&lt;electronic-resource-num&gt;10.1016/j.cej.2020.125008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4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41A35097" w14:textId="77777777" w:rsidTr="00FE3A5B">
        <w:trPr>
          <w:trHeight w:val="964"/>
        </w:trPr>
        <w:tc>
          <w:tcPr>
            <w:tcW w:w="1809" w:type="dxa"/>
          </w:tcPr>
          <w:p w14:paraId="7927E91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Fly </w:t>
            </w:r>
          </w:p>
          <w:p w14:paraId="0B26EA1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6EEFEF4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glass, ZnAc2·2H2O,  </w:t>
            </w:r>
          </w:p>
          <w:p w14:paraId="05BBCFC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HMTA, EG, 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surfactant</w:t>
            </w:r>
          </w:p>
        </w:tc>
        <w:tc>
          <w:tcPr>
            <w:tcW w:w="2551" w:type="dxa"/>
          </w:tcPr>
          <w:p w14:paraId="111F2D1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assembly,</w:t>
            </w:r>
          </w:p>
          <w:p w14:paraId="7410668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pinn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coating</w:t>
            </w:r>
          </w:p>
        </w:tc>
        <w:tc>
          <w:tcPr>
            <w:tcW w:w="1985" w:type="dxa"/>
          </w:tcPr>
          <w:p w14:paraId="343A06D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Self-cleaning</w:t>
            </w:r>
          </w:p>
          <w:p w14:paraId="3125FA3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nti-freezing</w:t>
            </w:r>
          </w:p>
        </w:tc>
        <w:tc>
          <w:tcPr>
            <w:tcW w:w="1842" w:type="dxa"/>
          </w:tcPr>
          <w:p w14:paraId="18FCF71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3B9FB81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1" w:name="OLE_LINK4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ow sliding-off angle</w:t>
            </w:r>
            <w:bookmarkEnd w:id="1"/>
          </w:p>
        </w:tc>
        <w:tc>
          <w:tcPr>
            <w:tcW w:w="944" w:type="dxa"/>
          </w:tcPr>
          <w:p w14:paraId="7965636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Sun&lt;/Author&gt;&lt;Year&gt;2014&lt;/Year&gt;&lt;RecNum&gt;277&lt;/RecNum&gt;&lt;DisplayText&gt;&lt;style face="superscript"&gt;5&lt;/style&gt;&lt;/DisplayText&gt;&lt;record&gt;&lt;rec-number&gt;277&lt;/rec-number&gt;&lt;foreign-keys&gt;&lt;key app="EN" db-id="xdzwxwzprexfr1e9fxlvaf2lraavatzvafzx" timestamp="1701761982"&gt;277&lt;/key&gt;&lt;key app="ENWeb" db-id=""&gt;0&lt;/key&gt;&lt;/foreign-keys&gt;&lt;ref-type name="Journal Article"&gt;17&lt;/ref-type&gt;&lt;contributors&gt;&lt;authors&gt;&lt;author&gt;Sun, Ziqi&lt;/author&gt;&lt;author&gt;Liao, Ting&lt;/author&gt;&lt;author&gt;Liu, Kesong&lt;/author&gt;&lt;author&gt;Jiang, Lei&lt;/au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thor&gt;&lt;author&gt;Kim, Jung Ho&lt;/author&gt;&lt;author&gt;Dou, Shi Xue&lt;/author&gt;&lt;/authors&gt;&lt;/contributors&gt;&lt;titles&gt;&lt;title&gt;Fly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Eye Inspired Superhydrophobic Anti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Fogging Inorganic Nanostructures&lt;/title&gt;&lt;secondary-title&gt;Small&lt;/secondary-title&gt;&lt;/titles&gt;&lt;periodical&gt;&lt;full-titl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Small&lt;/full-title&gt;&lt;abbr-1&gt;Small&lt;/abbr-1&gt;&lt;abbr-2&gt;Small&lt;/abbr-2&gt;&lt;/periodical&gt;&lt;pages&gt;3001-3006&lt;/pages&gt;&lt;volume&gt;10&lt;/volume&gt;&lt;number&gt;15&lt;/number&gt;&lt;section&gt;3001&lt;/section&gt;&lt;dates&gt;&lt;year&gt;2014&lt;/year&gt;&lt;/dates&gt;&lt;isbn&gt;1613-6810&amp;#xD;1613-6829&lt;/isbn&gt;&lt;urls&gt;&lt;/urls&gt;&lt;electronic-resource-num&gt;10.1002/smll.201400516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5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1EA0318B" w14:textId="77777777" w:rsidTr="00FE3A5B">
        <w:trPr>
          <w:trHeight w:val="964"/>
        </w:trPr>
        <w:tc>
          <w:tcPr>
            <w:tcW w:w="1809" w:type="dxa"/>
          </w:tcPr>
          <w:p w14:paraId="3157998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Fly </w:t>
            </w:r>
          </w:p>
          <w:p w14:paraId="08A9C6B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7439C2F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K9-glass, PDMS, HF, </w:t>
            </w:r>
          </w:p>
          <w:p w14:paraId="66FA093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ilicone oil, fluorine-free n-</w:t>
            </w:r>
            <w:proofErr w:type="spellStart"/>
            <w:r>
              <w:rPr>
                <w:rFonts w:ascii="Times New Roman" w:hAnsi="Times New Roman" w:cs="Times New Roman" w:hint="eastAsia"/>
                <w:sz w:val="20"/>
                <w:szCs w:val="20"/>
              </w:rPr>
              <w:t>d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ecyltrichlorosilane</w:t>
            </w:r>
            <w:proofErr w:type="spellEnd"/>
          </w:p>
          <w:p w14:paraId="2140BB3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551" w:type="dxa"/>
          </w:tcPr>
          <w:p w14:paraId="4B5B930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emtosecond laser wet etching, soft lithography, PDMS swelling</w:t>
            </w:r>
          </w:p>
          <w:p w14:paraId="1323A5F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985" w:type="dxa"/>
          </w:tcPr>
          <w:p w14:paraId="59A3DB3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Self-cleaning,</w:t>
            </w:r>
          </w:p>
          <w:p w14:paraId="7E1C991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Large </w:t>
            </w:r>
            <w:r w:rsidRPr="006B0AC5">
              <w:rPr>
                <w:rFonts w:ascii="Times New Roman" w:hAnsi="Times New Roman" w:cs="Times New Roman"/>
                <w:color w:val="222222"/>
                <w:sz w:val="20"/>
                <w:szCs w:val="20"/>
                <w:shd w:val="clear" w:color="auto" w:fill="FFFFFF"/>
              </w:rPr>
              <w:t>FOV</w:t>
            </w:r>
          </w:p>
        </w:tc>
        <w:tc>
          <w:tcPr>
            <w:tcW w:w="1842" w:type="dxa"/>
          </w:tcPr>
          <w:p w14:paraId="2A29698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11C27B8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6D09737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22&lt;/Year&gt;&lt;RecNum&gt;159&lt;/RecNum&gt;&lt;DisplayText&gt;&lt;style face="superscript"&gt;6&lt;/style&gt;&lt;/DisplayText&gt;&lt;record&gt;&lt;rec-number&gt;159&lt;/rec-number&gt;&lt;foreign-keys&gt;&lt;key app="EN" db-id="xdzwxwzprexfr1e9fxlvaf2lraavatzvafzx" timestamp="1687661715"&gt;159&lt;/key&gt;&lt;key app="ENWeb" db-id=""&gt;0&lt;/key&gt;&lt;/foreign-keys&gt;&lt;ref-type name="Journal Article"&gt;17&lt;/ref-type&gt;&lt;contributors&gt;&lt;authors&gt;&lt;author&gt;Li, Minjing&lt;/author&gt;&lt;author&gt;Yang, Tongzhen&lt;/author&gt;&lt;author&gt;Yang, Qing&lt;/author&gt;&lt;author&gt;Fang, Zhen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g&lt;/author&gt;&lt;author&gt;Bian, Hao&lt;/author&gt;&lt;author&gt;Zhang, Chengjun&lt;/author&gt;&lt;author&gt;Hou, Xun&lt;/author&gt;&lt;author&gt;Chen, Feng&lt;/author&gt;&lt;/authors&gt;&lt;/contributors&gt;&lt;titles&gt;&lt;title&gt;Bioinspired Anti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Fogging and Anti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‐</w:instrTex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instrText>Fouling Artificial Compound Eyes&lt;/title&gt;&lt;secondary-title&gt;Adva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>nced Optical Materials&lt;/secondary-title&gt;&lt;/titles&gt;&lt;periodical&gt;&lt;full-title&gt;Advanced Optical Materials&lt;/full-title&gt;&lt;/periodical&gt;&lt;volume&gt;10&lt;/volume&gt;&lt;number&gt;17&lt;/number&gt;&lt;section&gt;2200861&lt;/section&gt;&lt;dates&gt;&lt;year&gt;2022&lt;/year&gt;&lt;/dates&gt;&lt;isbn&gt;2195-1071&amp;#xD;2195-1071&lt;/isbn&gt;&lt;urls&gt;&lt;/urls&gt;&lt;electronic-resource-num&gt;10.1002/adom.202200861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6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1F63EF7B" w14:textId="77777777" w:rsidTr="00FE3A5B">
        <w:trPr>
          <w:trHeight w:val="964"/>
        </w:trPr>
        <w:tc>
          <w:tcPr>
            <w:tcW w:w="1809" w:type="dxa"/>
          </w:tcPr>
          <w:p w14:paraId="02995EB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th </w:t>
            </w:r>
          </w:p>
          <w:p w14:paraId="50D3555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567CDF2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g, PS, Silicon, HF, H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O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</w:p>
        </w:tc>
        <w:tc>
          <w:tcPr>
            <w:tcW w:w="2551" w:type="dxa"/>
          </w:tcPr>
          <w:p w14:paraId="0F8A3DD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metal catalytic wet etching,</w:t>
            </w:r>
          </w:p>
          <w:p w14:paraId="4572B34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reactive ion etching(RIE)</w:t>
            </w:r>
          </w:p>
        </w:tc>
        <w:tc>
          <w:tcPr>
            <w:tcW w:w="1985" w:type="dxa"/>
          </w:tcPr>
          <w:p w14:paraId="5C5371C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R, Water-repellent</w:t>
            </w:r>
          </w:p>
        </w:tc>
        <w:tc>
          <w:tcPr>
            <w:tcW w:w="1842" w:type="dxa"/>
          </w:tcPr>
          <w:p w14:paraId="084166E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5015131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538B3B0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09&lt;/Year&gt;&lt;RecNum&gt;13&lt;/RecNum&gt;&lt;DisplayText&gt;&lt;style face="superscript"&gt;7&lt;/style&gt;&lt;/DisplayText&gt;&lt;record&gt;&lt;rec-number&gt;13&lt;/rec-number&gt;&lt;foreign-keys&gt;&lt;key app="EN" db-id="xdzwxwzprexfr1e9fxlvaf2lraavatzvafzx" timestamp="1667818344"&gt;13&lt;/key&gt;&lt;key app="ENWeb" db-id=""&gt;0&lt;/key&gt;&lt;/foreign-keys&gt;&lt;ref-type name="Journal Article"&gt;17&lt;/ref-type&gt;&lt;contributors&gt;&lt;authors&gt;&lt;author&gt;Li, Yunfeng&lt;/author&gt;&lt;author&gt;Zhang, Junhu&lt;/author&gt;&lt;author&gt;Zhu, Shoujun&lt;/author&gt;&lt;author&gt;Dong, Heping&lt;/author&gt;&lt;author&gt;Wang, Zhanhua&lt;/author&gt;&lt;author&gt;Sun, Zhiqiang&lt;/author&gt;&lt;author&gt;Guo, Jinrui&lt;/author&gt;&lt;author&gt;Yang, Bai&lt;/author&gt;&lt;/authors&gt;&lt;/contributors&gt;&lt;titles&gt;&lt;title&gt;Bioinspired silicon hollow-tip arrays for high performance broadband anti-reflective and water-repellent coatings&lt;/title&gt;&lt;secondary-title&gt;Journal of Materials Chemistry&lt;/secondary-title&gt;&lt;/titles&gt;&lt;periodical&gt;&lt;full-title&gt;Journal of Materials Chemistry&lt;/full-title&gt;&lt;abbr-1&gt;J. Mater. Chem.&lt;/abbr-1&gt;&lt;abbr-2&gt;J Mater Chem&lt;/abbr-2&gt;&lt;/periodical&gt;&lt;volume&gt;19&lt;/volume&gt;&lt;number&gt;13&lt;/number&gt;&lt;section&gt;1806&lt;/section&gt;&lt;dates&gt;&lt;year&gt;2009&lt;/year&gt;&lt;/dates&gt;&lt;isbn&gt;0959-9428&amp;#xD;1364-5501&lt;/isbn&gt;&lt;urls&gt;&lt;/urls&gt;&lt;electronic-resource-num&gt;10.1039/b821967b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7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50492DCA" w14:textId="77777777" w:rsidTr="00FE3A5B">
        <w:trPr>
          <w:trHeight w:val="964"/>
        </w:trPr>
        <w:tc>
          <w:tcPr>
            <w:tcW w:w="1809" w:type="dxa"/>
          </w:tcPr>
          <w:p w14:paraId="57E7122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th </w:t>
            </w:r>
          </w:p>
          <w:p w14:paraId="56B0658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483362C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POSS, 1,6-hexanediol diacrylate, 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shd w:val="clear" w:color="auto" w:fill="FFFFFF"/>
              </w:rPr>
              <w:t>Ni mold, polycarbonate</w:t>
            </w:r>
          </w:p>
        </w:tc>
        <w:tc>
          <w:tcPr>
            <w:tcW w:w="2551" w:type="dxa"/>
          </w:tcPr>
          <w:p w14:paraId="76604BD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nanoimprint lithography (NIL)</w:t>
            </w:r>
          </w:p>
        </w:tc>
        <w:tc>
          <w:tcPr>
            <w:tcW w:w="1985" w:type="dxa"/>
          </w:tcPr>
          <w:p w14:paraId="674B87F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R, 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s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linity and acid resistant</w:t>
            </w:r>
          </w:p>
        </w:tc>
        <w:tc>
          <w:tcPr>
            <w:tcW w:w="1842" w:type="dxa"/>
          </w:tcPr>
          <w:p w14:paraId="57AC2CE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034384C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Raut&lt;/Author&gt;&lt;Year&gt;2013&lt;/Year&gt;&lt;RecNum&gt;281&lt;/RecNum&gt;&lt;DisplayText&gt;&lt;style face="superscript"&gt;8&lt;/style&gt;&lt;/DisplayText&gt;&lt;record&gt;&lt;rec-number&gt;281&lt;/rec-number&gt;&lt;foreign-keys&gt;&lt;key app="EN" db-id="xdzwxwzprexfr1e9fxlvaf2lraavatzvafzx" timestamp="1701828430"&gt;281&lt;/key&gt;&lt;key app="ENWeb" db-id=""&gt;0&lt;/key&gt;&lt;/foreign-keys&gt;&lt;ref-type name="Journal Article"&gt;17&lt;/ref-type&gt;&lt;contributors&gt;&lt;authors&gt;&lt;author&gt;Raut, Hemant Kumar&lt;/author&gt;&lt;author&gt;Dinachali, Saman Safari&lt;/author&gt;&lt;author&gt;He, Ai Yu&lt;/author&gt;&lt;author&gt;Ganesh, V. Anand&lt;/author&gt;&lt;author&gt;Saifullah, Mohammad S. M.&lt;/author&gt;&lt;author&gt;Law, Jaslyn&lt;/author&gt;&lt;author&gt;Ramakrishna, Seeram&lt;/author&gt;&lt;/authors&gt;&lt;/contributors&gt;&lt;titles&gt;&lt;title&gt;Robust and durable polyhedral oligomeric silsesquioxane-based anti-reflective nanostructures with broadband quasi-omnidirectional properties&lt;/title&gt;&lt;secondary-title&gt;Energy &amp;amp; Environmental Science&lt;/secondary-title&gt;&lt;/titles&gt;&lt;periodical&gt;&lt;full-title&gt;Energy &amp;amp; Environmental Science&lt;/full-title&gt;&lt;/periodical&gt;&lt;volume&gt;6&lt;/volume&gt;&lt;number&gt;6&lt;/number&gt;&lt;section&gt;1929&lt;/section&gt;&lt;dates&gt;&lt;year&gt;2013&lt;/year&gt;&lt;/dates&gt;&lt;isbn&gt;1754-5692&amp;#xD;1754-5706&lt;/isbn&gt;&lt;urls&gt;&lt;/urls&gt;&lt;electronic-resource-num&gt;10.1039/c3ee24037a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8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1B594358" w14:textId="77777777" w:rsidTr="00FE3A5B">
        <w:trPr>
          <w:trHeight w:val="964"/>
        </w:trPr>
        <w:tc>
          <w:tcPr>
            <w:tcW w:w="1809" w:type="dxa"/>
          </w:tcPr>
          <w:p w14:paraId="226E8F6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Moth </w:t>
            </w:r>
          </w:p>
          <w:p w14:paraId="067F436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mpound eye</w:t>
            </w:r>
          </w:p>
        </w:tc>
        <w:tc>
          <w:tcPr>
            <w:tcW w:w="2694" w:type="dxa"/>
          </w:tcPr>
          <w:p w14:paraId="5B4A4F2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NaOH, PS, St, KPS, EG, NASS, PDMS, NOA63</w:t>
            </w:r>
          </w:p>
        </w:tc>
        <w:tc>
          <w:tcPr>
            <w:tcW w:w="2551" w:type="dxa"/>
          </w:tcPr>
          <w:p w14:paraId="4CCAE7C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oxygen plasma, </w:t>
            </w:r>
          </w:p>
          <w:p w14:paraId="1F2B878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angmuir Blodgett deposition, UV-NIL</w:t>
            </w:r>
          </w:p>
        </w:tc>
        <w:tc>
          <w:tcPr>
            <w:tcW w:w="1985" w:type="dxa"/>
          </w:tcPr>
          <w:p w14:paraId="63FA262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R, Self-cleaning</w:t>
            </w:r>
          </w:p>
        </w:tc>
        <w:tc>
          <w:tcPr>
            <w:tcW w:w="1842" w:type="dxa"/>
          </w:tcPr>
          <w:p w14:paraId="0E9641D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3567C9B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69B3373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Kuo&lt;/Author&gt;&lt;Year&gt;2016&lt;/Year&gt;&lt;RecNum&gt;280&lt;/RecNum&gt;&lt;DisplayText&gt;&lt;style face="superscript"&gt;9&lt;/style&gt;&lt;/DisplayText&gt;&lt;record&gt;&lt;rec-number&gt;280&lt;/rec-number&gt;&lt;foreign-keys&gt;&lt;key app="EN" db-id="xdzwxwzprexfr1e9fxlvaf2lraavatzvafzx" timestamp="1701781289"&gt;280&lt;/key&gt;&lt;key app="ENWeb" db-id=""&gt;0&lt;/key&gt;&lt;/foreign-keys&gt;&lt;ref-type name="Journal Article"&gt;17&lt;/ref-type&gt;&lt;contributors&gt;&lt;authors&gt;&lt;author&gt;Kuo, Wen-Kai&lt;/author&gt;&lt;author&gt;Hsu, Jyun-Jheng&lt;/author&gt;&lt;author&gt;Nien, Chih-Kai&lt;/author&gt;&lt;author&gt;Yu, Hsin Her&lt;/author&gt;&lt;/authors&gt;&lt;/contributors&gt;&lt;titles&gt;&lt;title&gt;Moth-Eye-Inspired Biophotonic Surfaces with Antireflective and Hydrophobic Characteristic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2021-32030&lt;/pages&gt;&lt;volume&gt;8&lt;/volume&gt;&lt;number&gt;46&lt;/number&gt;&lt;section&gt;32021&lt;/section&gt;&lt;dates&gt;&lt;year&gt;2016&lt;/year&gt;&lt;/dates&gt;&lt;isbn&gt;1944-8244&amp;#xD;1944-8252&lt;/isbn&gt;&lt;urls&gt;&lt;/urls&gt;&lt;electronic-resource-num&gt;10.1021/acsami.6b1096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9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7429FC24" w14:textId="77777777" w:rsidTr="00FE3A5B">
        <w:trPr>
          <w:trHeight w:val="964"/>
        </w:trPr>
        <w:tc>
          <w:tcPr>
            <w:tcW w:w="1809" w:type="dxa"/>
          </w:tcPr>
          <w:p w14:paraId="4A795A1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2" w:name="OLE_LINK5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utterfly</w:t>
            </w:r>
          </w:p>
          <w:p w14:paraId="2C81028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wing</w:t>
            </w:r>
            <w:bookmarkEnd w:id="2"/>
          </w:p>
        </w:tc>
        <w:tc>
          <w:tcPr>
            <w:tcW w:w="2694" w:type="dxa"/>
          </w:tcPr>
          <w:p w14:paraId="6C4A283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TEOS, HCl, pretreated butterfly wings, nitric acid, perchloric acid</w:t>
            </w:r>
          </w:p>
        </w:tc>
        <w:tc>
          <w:tcPr>
            <w:tcW w:w="2551" w:type="dxa"/>
          </w:tcPr>
          <w:p w14:paraId="73F6A56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iotemplate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-assisted,</w:t>
            </w:r>
          </w:p>
          <w:p w14:paraId="5833E9A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ol-gel</w:t>
            </w:r>
          </w:p>
        </w:tc>
        <w:tc>
          <w:tcPr>
            <w:tcW w:w="1985" w:type="dxa"/>
          </w:tcPr>
          <w:p w14:paraId="5A96D2E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F, AR </w:t>
            </w:r>
          </w:p>
          <w:p w14:paraId="6724D23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tructural color</w:t>
            </w:r>
          </w:p>
        </w:tc>
        <w:tc>
          <w:tcPr>
            <w:tcW w:w="1842" w:type="dxa"/>
          </w:tcPr>
          <w:p w14:paraId="0AA13E9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ilic</w:t>
            </w:r>
          </w:p>
        </w:tc>
        <w:tc>
          <w:tcPr>
            <w:tcW w:w="944" w:type="dxa"/>
          </w:tcPr>
          <w:p w14:paraId="66EB83B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Han&lt;/Author&gt;&lt;Year&gt;2016&lt;/Year&gt;&lt;RecNum&gt;272&lt;/RecNum&gt;&lt;DisplayText&gt;&lt;style face="superscript"&gt;10&lt;/style&gt;&lt;/DisplayText&gt;&lt;record&gt;&lt;rec-number&gt;272&lt;/rec-number&gt;&lt;foreign-keys&gt;&lt;key app="EN" db-id="xdzwxwzprexfr1e9fxlvaf2lraavatzvafzx" timestamp="1701739787"&gt;272&lt;/key&gt;&lt;key app="ENWeb" db-id=""&gt;0&lt;/key&gt;&lt;/foreign-keys&gt;&lt;ref-type name="Journal Article"&gt;17&lt;/ref-type&gt;&lt;contributors&gt;&lt;authors&gt;&lt;author&gt;Han, Zhiwu&lt;/author&gt;&lt;author&gt;Mu, Zhengzhi&lt;/author&gt;&lt;author&gt;Li, Bo&lt;/author&gt;&lt;author&gt;Wang, Ze&lt;/author&gt;&lt;author&gt;Zhang, Junqiu&lt;/author&gt;&lt;author&gt;Niu, Shichao&lt;/author&gt;&lt;author&gt;Ren, Luquan&lt;/author&gt;&lt;/authors&gt;&lt;/contributors&gt;&lt;titles&gt;&lt;title&gt;Active Antifogging Property of Monolayer SiO2 Film with Bioinspired Multiscale Hierarchical Pagoda Structures&lt;/title&gt;&lt;secondary-title&gt;ACS Nano&lt;/secondary-title&gt;&lt;/titles&gt;&lt;periodical&gt;&lt;full-title&gt;ACS Nano&lt;/full-title&gt;&lt;abbr-1&gt;ACS Nano&lt;/abbr-1&gt;&lt;/periodical&gt;&lt;pages&gt;8591-8602&lt;/pages&gt;&lt;volume&gt;10&lt;/volume&gt;&lt;number&gt;9&lt;/number&gt;&lt;section&gt;8591&lt;/section&gt;&lt;dates&gt;&lt;year&gt;2016&lt;/year&gt;&lt;/dates&gt;&lt;isbn&gt;1936-0851&amp;#xD;1936-086X&lt;/isbn&gt;&lt;urls&gt;&lt;/urls&gt;&lt;electronic-resource-num&gt;10.1021/acsnano.6b03884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0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2EB39E94" w14:textId="77777777" w:rsidTr="00FE3A5B">
        <w:trPr>
          <w:trHeight w:val="964"/>
        </w:trPr>
        <w:tc>
          <w:tcPr>
            <w:tcW w:w="1809" w:type="dxa"/>
          </w:tcPr>
          <w:p w14:paraId="09BAF56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utterfly</w:t>
            </w:r>
          </w:p>
          <w:p w14:paraId="646541D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wing</w:t>
            </w:r>
          </w:p>
        </w:tc>
        <w:tc>
          <w:tcPr>
            <w:tcW w:w="2694" w:type="dxa"/>
          </w:tcPr>
          <w:p w14:paraId="1B9CA62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PDMS, Zn(Ac)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·2H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O,  monoethanolamine, ethylene 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glycol monomethyl ether,  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Zn(NO3)2·6H2O</w:t>
            </w:r>
          </w:p>
        </w:tc>
        <w:tc>
          <w:tcPr>
            <w:tcW w:w="2551" w:type="dxa"/>
          </w:tcPr>
          <w:p w14:paraId="639E40F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oft lithography,</w:t>
            </w:r>
          </w:p>
          <w:p w14:paraId="492E282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rystal growth</w:t>
            </w:r>
          </w:p>
        </w:tc>
        <w:tc>
          <w:tcPr>
            <w:tcW w:w="1985" w:type="dxa"/>
          </w:tcPr>
          <w:p w14:paraId="0AC8434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Self-cleaning</w:t>
            </w:r>
          </w:p>
          <w:p w14:paraId="3FC8E69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roplet directional migration</w:t>
            </w:r>
          </w:p>
        </w:tc>
        <w:tc>
          <w:tcPr>
            <w:tcW w:w="1842" w:type="dxa"/>
          </w:tcPr>
          <w:p w14:paraId="1942D76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</w:tc>
        <w:tc>
          <w:tcPr>
            <w:tcW w:w="944" w:type="dxa"/>
          </w:tcPr>
          <w:p w14:paraId="344DFB6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&lt;/Author&gt;&lt;Year&gt;2018&lt;/Year&gt;&lt;RecNum&gt;363&lt;/RecNum&gt;&lt;DisplayText&gt;&lt;style face="superscript"&gt;11&lt;/style&gt;&lt;/DisplayText&gt;&lt;record&gt;&lt;rec-number&gt;363&lt;/rec-number&gt;&lt;foreign-keys&gt;&lt;key app="EN" db-id="xdzwxwzprexfr1e9fxlvaf2lraavatzvafzx" timestamp="1709194440"&gt;363&lt;/key&gt;&lt;/foreign-keys&gt;&lt;ref-type name="Journal Article"&gt;17&lt;/ref-type&gt;&lt;contributors&gt;&lt;authors&gt;&lt;author&gt;Li, P. L.&lt;/author&gt;&lt;author&gt;Zhang, B.&lt;/author&gt;&lt;author&gt;Zhao, H. B.&lt;/author&gt;&lt;author&gt;Zhang, L. J.&lt;/author&gt;&lt;author&gt;Wang, Z.&lt;/author&gt;&lt;author&gt;Xu, X. Y.&lt;/author&gt;&lt;author&gt;Fu, T. T.&lt;/author&gt;&lt;author&gt;Wang, X. N.&lt;/author&gt;&lt;author&gt;Hou, Y. P.&lt;/author&gt;&lt;author&gt;Fan, Y. Z.&lt;/author&gt;&lt;author&gt;Wang, L.&lt;/author&gt;&lt;/authors&gt;&lt;/contributors&gt;&lt;titles&gt;&lt;title&gt;Unidirectional Droplet Transport on the Biofabricated Butterfly Wing&lt;/title&gt;&lt;secondary-title&gt;Langmuir&lt;/secondary-title&gt;&lt;/titles&gt;&lt;periodical&gt;&lt;full-title&gt;Langmuir&lt;/full-title&gt;&lt;abbr-1&gt;Langmuir&lt;/abbr-1&gt;&lt;abbr-2&gt;Langmuir&lt;/abbr-2&gt;&lt;/periodical&gt;&lt;pages&gt;12482-12487&lt;/pages&gt;&lt;volume&gt;34&lt;/volume&gt;&lt;number&gt;41&lt;/number&gt;&lt;dates&gt;&lt;year&gt;2018&lt;/year&gt;&lt;pub-dates&gt;&lt;date&gt;Oct&lt;/date&gt;&lt;/pub-dates&gt;&lt;/dates&gt;&lt;isbn&gt;0743-7463&lt;/isbn&gt;&lt;accession-num&gt;WOS:000447816200030&lt;/accession-num&gt;&lt;urls&gt;&lt;related-urls&gt;&lt;url&gt;&amp;lt;Go to ISI&amp;gt;://WOS:000447816200030&lt;/url&gt;&lt;/related-urls&gt;&lt;/urls&gt;&lt;electronic-resource-num&gt;10.1021/acs.langmuir.8b0255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1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1FE76D56" w14:textId="77777777" w:rsidTr="00FE3A5B">
        <w:trPr>
          <w:trHeight w:val="964"/>
        </w:trPr>
        <w:tc>
          <w:tcPr>
            <w:tcW w:w="1809" w:type="dxa"/>
          </w:tcPr>
          <w:p w14:paraId="3BD751A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Cicada </w:t>
            </w:r>
          </w:p>
          <w:p w14:paraId="4E64753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ing</w:t>
            </w:r>
          </w:p>
        </w:tc>
        <w:tc>
          <w:tcPr>
            <w:tcW w:w="2694" w:type="dxa"/>
          </w:tcPr>
          <w:p w14:paraId="7EF1C15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AO, PDMS, PS,  </w:t>
            </w:r>
          </w:p>
          <w:p w14:paraId="1B939C0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phosphoric acid (H3PO4)</w:t>
            </w:r>
          </w:p>
        </w:tc>
        <w:tc>
          <w:tcPr>
            <w:tcW w:w="2551" w:type="dxa"/>
          </w:tcPr>
          <w:p w14:paraId="08D45AA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ynamic injection molding</w:t>
            </w:r>
          </w:p>
          <w:p w14:paraId="55A7A54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ionic gradient template</w:t>
            </w:r>
          </w:p>
        </w:tc>
        <w:tc>
          <w:tcPr>
            <w:tcW w:w="1985" w:type="dxa"/>
          </w:tcPr>
          <w:p w14:paraId="1B7C1CA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Antibacterial</w:t>
            </w:r>
          </w:p>
          <w:p w14:paraId="03645C0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R, Self-cleaning</w:t>
            </w:r>
          </w:p>
        </w:tc>
        <w:tc>
          <w:tcPr>
            <w:tcW w:w="1842" w:type="dxa"/>
          </w:tcPr>
          <w:p w14:paraId="3C2A7FA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3" w:name="OLE_LINK3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bookmarkEnd w:id="3"/>
          <w:p w14:paraId="457136F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2355714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u&lt;/Author&gt;&lt;Year&gt;2023&lt;/Year&gt;&lt;RecNum&gt;266&lt;/RecNum&gt;&lt;DisplayText&gt;&lt;style face="superscript"&gt;12&lt;/style&gt;&lt;/DisplayText&gt;&lt;record&gt;&lt;rec-number&gt;266&lt;/rec-number&gt;&lt;foreign-keys&gt;&lt;key app="EN" db-id="xdzwxwzprexfr1e9fxlvaf2lraavatzvafzx" timestamp="1701672629"&gt;266&lt;/key&gt;&lt;/foreign-keys&gt;&lt;ref-type name="Journal Article"&gt;17&lt;/ref-type&gt;&lt;contributors&gt;&lt;authors&gt;&lt;author&gt;Du, Yu&lt;/author&gt;&lt;author&gt;Wu, Ting&lt;/author&gt;&lt;author&gt;Zhou, Weilong&lt;/author&gt;&lt;author&gt;Li, Cheng&lt;/author&gt;&lt;author&gt;Ding, Chao&lt;/author&gt;&lt;author&gt;Chen, Pingxu&lt;/author&gt;&lt;author&gt;Xie, Heng&lt;/author&gt;&lt;author&gt;Qu, Jinping&lt;/author&gt;&lt;/authors&gt;&lt;/contributors&gt;&lt;titles&gt;&lt;title&gt;Cicada Wing-Inspired Transparent Polystyrene Film Integrating Self-Cleaning, Antifogging, and Antibacterial Propertie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46538-46549&lt;/pages&gt;&lt;volume&gt;15&lt;/volume&gt;&lt;number&gt;39&lt;/number&gt;&lt;dates&gt;&lt;year&gt;2023&lt;/year&gt;&lt;pub-dates&gt;&lt;date&gt;2023/10/04&lt;/date&gt;&lt;/pub-dates&gt;&lt;/dates&gt;&lt;publisher&gt;American Chemical Society&lt;/publisher&gt;&lt;isbn&gt;1944-8244&lt;/isbn&gt;&lt;urls&gt;&lt;related-urls&gt;&lt;url&gt;https://doi.org/10.1021/acsami.3c10214&lt;/url&gt;&lt;/related-urls&gt;&lt;/urls&gt;&lt;electronic-resource-num&gt;10.1021/acsami.3c10214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2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7CB180DF" w14:textId="77777777" w:rsidTr="00FE3A5B">
        <w:trPr>
          <w:trHeight w:val="964"/>
        </w:trPr>
        <w:tc>
          <w:tcPr>
            <w:tcW w:w="1809" w:type="dxa"/>
          </w:tcPr>
          <w:p w14:paraId="0C5A4D1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Cicada </w:t>
            </w:r>
          </w:p>
          <w:p w14:paraId="7F4C44D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ing</w:t>
            </w:r>
          </w:p>
        </w:tc>
        <w:tc>
          <w:tcPr>
            <w:tcW w:w="2694" w:type="dxa"/>
          </w:tcPr>
          <w:p w14:paraId="2BF9017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YCl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3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, YbCl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3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, ErCl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3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, Au, TEOS ammonium fluoride,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  <w:t xml:space="preserve"> 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Cicada Wings, </w:t>
            </w:r>
            <w:r w:rsidRPr="006B0AC5">
              <w:rPr>
                <w:rFonts w:ascii="Times New Roman" w:hAnsi="Times New Roman" w:cs="Times New Roman"/>
                <w:color w:val="1F1F1F"/>
                <w:sz w:val="20"/>
                <w:szCs w:val="20"/>
                <w:lang w:val="es-ES"/>
              </w:rPr>
              <w:t>Crystalline silicon</w:t>
            </w:r>
          </w:p>
        </w:tc>
        <w:tc>
          <w:tcPr>
            <w:tcW w:w="2551" w:type="dxa"/>
          </w:tcPr>
          <w:p w14:paraId="0ABAB9C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thermal decomposition process, sputtering</w:t>
            </w:r>
          </w:p>
        </w:tc>
        <w:tc>
          <w:tcPr>
            <w:tcW w:w="1985" w:type="dxa"/>
          </w:tcPr>
          <w:p w14:paraId="3874F46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luorescence enhancement, AR</w:t>
            </w:r>
          </w:p>
        </w:tc>
        <w:tc>
          <w:tcPr>
            <w:tcW w:w="1842" w:type="dxa"/>
          </w:tcPr>
          <w:p w14:paraId="79D21F9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0D11BDF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upta&lt;/Author&gt;&lt;Year&gt;2019&lt;/Year&gt;&lt;RecNum&gt;298&lt;/RecNum&gt;&lt;DisplayText&gt;&lt;style face="superscript"&gt;13&lt;/style&gt;&lt;/DisplayText&gt;&lt;record&gt;&lt;rec-number&gt;298&lt;/rec-number&gt;&lt;foreign-keys&gt;&lt;key app="EN" db-id="xdzwxwzprexfr1e9fxlvaf2lraavatzvafzx" timestamp="1702295960"&gt;298&lt;/key&gt;&lt;/foreign-keys&gt;&lt;ref-type name="Journal Article"&gt;17&lt;/ref-type&gt;&lt;contributors&gt;&lt;authors&gt;&lt;author&gt;Gupta, A.&lt;/author&gt;&lt;author&gt;Cheng, H. Y.&lt;/author&gt;&lt;author&gt;Lin, K. H.&lt;/author&gt;&lt;author&gt;Wu, C. T.&lt;/author&gt;&lt;author&gt;Roy, P. K.&lt;/author&gt;&lt;author&gt;Ghosh, S.&lt;/author&gt;&lt;author&gt;Chattopadhyay, S.&lt;/author&gt;&lt;/authors&gt;&lt;/contributors&gt;&lt;titles&gt;&lt;title&gt;Gold coated &amp;lt;i&amp;gt;Cicada&amp;lt;/i&amp;gt; wings: Anti-reflective micro-environment for plasmonic enhancement of fluorescence from upconversion nanoparticles&lt;/title&gt;&lt;secondary-title&gt;Materials Science and Engineering C-Materials for Biological Applications&lt;/secondary-title&gt;&lt;/titles&gt;&lt;periodical&gt;&lt;full-title&gt;Materials Science and Engineering C-Materials for Biological Applications&lt;/full-title&gt;&lt;/periodical&gt;&lt;pages&gt;569-577&lt;/pages&gt;&lt;volume&gt;102&lt;/volume&gt;&lt;dates&gt;&lt;year&gt;2019&lt;/year&gt;&lt;pub-dates&gt;&lt;date&gt;Sep&lt;/date&gt;&lt;/pub-dates&gt;&lt;/dates&gt;&lt;isbn&gt;0928-4931&lt;/isbn&gt;&lt;accession-num&gt;WOS:000472241700055&lt;/accession-num&gt;&lt;urls&gt;&lt;related-urls&gt;&lt;url&gt;&amp;lt;Go to ISI&amp;gt;://WOS:000472241700055&lt;/url&gt;&lt;/related-urls&gt;&lt;/urls&gt;&lt;electronic-resource-num&gt;10.1016/j.msec.2019.04.08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3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21585FAF" w14:textId="77777777" w:rsidTr="00FE3A5B">
        <w:trPr>
          <w:trHeight w:val="964"/>
        </w:trPr>
        <w:tc>
          <w:tcPr>
            <w:tcW w:w="1809" w:type="dxa"/>
          </w:tcPr>
          <w:p w14:paraId="40A9EA8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Cicada </w:t>
            </w:r>
          </w:p>
          <w:p w14:paraId="51978FF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ing</w:t>
            </w:r>
          </w:p>
        </w:tc>
        <w:tc>
          <w:tcPr>
            <w:tcW w:w="2694" w:type="dxa"/>
          </w:tcPr>
          <w:p w14:paraId="3E7ADCC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polystyrene, poly(ethylene glycol) (12) tridecyl ether, </w:t>
            </w:r>
          </w:p>
        </w:tc>
        <w:tc>
          <w:tcPr>
            <w:tcW w:w="2551" w:type="dxa"/>
          </w:tcPr>
          <w:p w14:paraId="0A74CDA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Glancing Angle Deposition (GLAD), oxygen plasma etching</w:t>
            </w:r>
          </w:p>
        </w:tc>
        <w:tc>
          <w:tcPr>
            <w:tcW w:w="1985" w:type="dxa"/>
          </w:tcPr>
          <w:p w14:paraId="3E0185A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ntibacterial</w:t>
            </w:r>
          </w:p>
        </w:tc>
        <w:tc>
          <w:tcPr>
            <w:tcW w:w="1842" w:type="dxa"/>
          </w:tcPr>
          <w:p w14:paraId="5B726F8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502C750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5492DDE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Qu&lt;/Author&gt;&lt;Year&gt;2023&lt;/Year&gt;&lt;RecNum&gt;296&lt;/RecNum&gt;&lt;DisplayText&gt;&lt;style face="superscript"&gt;14&lt;/style&gt;&lt;/DisplayText&gt;&lt;record&gt;&lt;rec-number&gt;296&lt;/rec-number&gt;&lt;foreign-keys&gt;&lt;key app="EN" db-id="xdzwxwzprexfr1e9fxlvaf2lraavatzvafzx" timestamp="1702258527"&gt;296&lt;/key&gt;&lt;key app="ENWeb" db-id=""&gt;0&lt;/key&gt;&lt;/foreign-keys&gt;&lt;ref-type name="Journal Article"&gt;17&lt;/ref-type&gt;&lt;contributors&gt;&lt;authors&gt;&lt;author&gt;Qu, Chuang&lt;/author&gt;&lt;author&gt;Rozsa, Jesse L.&lt;/author&gt;&lt;author&gt;Jung, Hyun-Jin&lt;/author&gt;&lt;author&gt;Williams, Anna R.&lt;/author&gt;&lt;author&gt;Markin, Emmanuel K.&lt;/author&gt;&lt;author&gt;Running, Mark P.&lt;/author&gt;&lt;author&gt;McNamara, Shamus&lt;/author&gt;&lt;author&gt;Walsh, Kevin M.&lt;/author&gt;&lt;/authors&gt;&lt;/contributors&gt;&lt;titles&gt;&lt;title&gt;Bio-inspired antimicrobial surfaces fabricated by glancing angle deposition&lt;/title&gt;&lt;secondary-title&gt;Scientific Reports&lt;/secondary-title&gt;&lt;/titles&gt;&lt;periodical&gt;&lt;full-title&gt;Scientific Reports&lt;/full-title&gt;&lt;/periodical&gt;&lt;volume&gt;13&lt;/volume&gt;&lt;number&gt;1&lt;/number&gt;&lt;dates&gt;&lt;year&gt;2023&lt;/year&gt;&lt;/dates&gt;&lt;isbn&gt;2045-2322&lt;/isbn&gt;&lt;urls&gt;&lt;/urls&gt;&lt;electronic-resource-num&gt;10.1038/s41598-022-27225-4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4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3451BFC0" w14:textId="77777777" w:rsidTr="00FE3A5B">
        <w:trPr>
          <w:trHeight w:val="964"/>
        </w:trPr>
        <w:tc>
          <w:tcPr>
            <w:tcW w:w="1809" w:type="dxa"/>
          </w:tcPr>
          <w:p w14:paraId="565B71D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4" w:name="OLE_LINK2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ragonfly</w:t>
            </w:r>
          </w:p>
          <w:p w14:paraId="0D2B714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ing</w:t>
            </w:r>
            <w:bookmarkEnd w:id="4"/>
          </w:p>
        </w:tc>
        <w:tc>
          <w:tcPr>
            <w:tcW w:w="2694" w:type="dxa"/>
          </w:tcPr>
          <w:p w14:paraId="56A60D7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Titanium, KOH, acetone</w:t>
            </w:r>
          </w:p>
        </w:tc>
        <w:tc>
          <w:tcPr>
            <w:tcW w:w="2551" w:type="dxa"/>
          </w:tcPr>
          <w:p w14:paraId="3B5F18B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hydrothermal etching</w:t>
            </w:r>
          </w:p>
        </w:tc>
        <w:tc>
          <w:tcPr>
            <w:tcW w:w="1985" w:type="dxa"/>
          </w:tcPr>
          <w:p w14:paraId="4A44352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ntibacterial, </w:t>
            </w:r>
          </w:p>
          <w:p w14:paraId="35B882C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ellular compatibility</w:t>
            </w:r>
          </w:p>
        </w:tc>
        <w:tc>
          <w:tcPr>
            <w:tcW w:w="1842" w:type="dxa"/>
          </w:tcPr>
          <w:p w14:paraId="027E8D3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hydrophilic</w:t>
            </w:r>
          </w:p>
        </w:tc>
        <w:tc>
          <w:tcPr>
            <w:tcW w:w="944" w:type="dxa"/>
          </w:tcPr>
          <w:p w14:paraId="4BFC97A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hadra&lt;/Author&gt;&lt;Year&gt;2015&lt;/Year&gt;&lt;RecNum&gt;273&lt;/RecNum&gt;&lt;DisplayText&gt;&lt;style face="superscript"&gt;15&lt;/style&gt;&lt;/DisplayText&gt;&lt;record&gt;&lt;rec-number&gt;273&lt;/rec-number&gt;&lt;foreign-keys&gt;&lt;key app="EN" db-id="xdzwxwzprexfr1e9fxlvaf2lraavatzvafzx" timestamp="1701742878"&gt;273&lt;/key&gt;&lt;key app="ENWeb" db-id=""&gt;0&lt;/key&gt;&lt;/foreign-keys&gt;&lt;ref-type name="Journal Article"&gt;17&lt;/ref-type&gt;&lt;contributors&gt;&lt;authors&gt;&lt;author&gt;Bhadra, Chris M.&lt;/author&gt;&lt;author&gt;Khanh Truong, Vi&lt;/author&gt;&lt;author&gt;Pham, Vy T. H.&lt;/author&gt;&lt;author&gt;Al Kobaisi, Mohammad&lt;/author&gt;&lt;author&gt;Seniutinas, Gediminas&lt;/author&gt;&lt;author&gt;Wang, James Y.&lt;/author&gt;&lt;author&gt;Juodkazis, Saulius&lt;/author&gt;&lt;author&gt;Crawford, Russell J.&lt;/author&gt;&lt;author&gt;Ivanova, Elena P.&lt;/author&gt;&lt;/authors&gt;&lt;/contributors&gt;&lt;titles&gt;&lt;title&gt;Antibacterial titanium nano-patterned arrays inspired by dragonfly wings&lt;/title&gt;&lt;secondary-title&gt;Scientific Reports&lt;/secondary-title&gt;&lt;/titles&gt;&lt;periodical&gt;&lt;full-title&gt;Scientific Reports&lt;/full-title&gt;&lt;/periodical&gt;&lt;volume&gt;5&lt;/volume&gt;&lt;number&gt;1&lt;/number&gt;&lt;dates&gt;&lt;year&gt;2015&lt;/year&gt;&lt;/dates&gt;&lt;isbn&gt;2045-2322&lt;/isbn&gt;&lt;urls&gt;&lt;/urls&gt;&lt;electronic-resource-num&gt;10.1038/srep16817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5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6CFD8656" w14:textId="77777777" w:rsidTr="00FE3A5B">
        <w:trPr>
          <w:trHeight w:val="964"/>
        </w:trPr>
        <w:tc>
          <w:tcPr>
            <w:tcW w:w="1809" w:type="dxa"/>
          </w:tcPr>
          <w:p w14:paraId="3F36057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ragonfly</w:t>
            </w:r>
          </w:p>
          <w:p w14:paraId="167B679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ing</w:t>
            </w:r>
          </w:p>
        </w:tc>
        <w:tc>
          <w:tcPr>
            <w:tcW w:w="2694" w:type="dxa"/>
          </w:tcPr>
          <w:p w14:paraId="1742C84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PDMS,  Zn(NO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3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)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·6H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O, </w:t>
            </w:r>
          </w:p>
          <w:p w14:paraId="780A284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HAuCl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4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·4H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O, HMTA, NaOH</w:t>
            </w:r>
          </w:p>
          <w:p w14:paraId="38B724F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</w:p>
        </w:tc>
        <w:tc>
          <w:tcPr>
            <w:tcW w:w="2551" w:type="dxa"/>
          </w:tcPr>
          <w:p w14:paraId="65132D5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Hydrothermal</w:t>
            </w:r>
          </w:p>
          <w:p w14:paraId="2BBE5EB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photo-reduction</w:t>
            </w:r>
          </w:p>
        </w:tc>
        <w:tc>
          <w:tcPr>
            <w:tcW w:w="1985" w:type="dxa"/>
          </w:tcPr>
          <w:p w14:paraId="414511C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ntibacterial</w:t>
            </w:r>
          </w:p>
          <w:p w14:paraId="11C739E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ntifouling</w:t>
            </w:r>
          </w:p>
        </w:tc>
        <w:tc>
          <w:tcPr>
            <w:tcW w:w="1842" w:type="dxa"/>
          </w:tcPr>
          <w:p w14:paraId="230571D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22ED28E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ow sliding-off angle</w:t>
            </w:r>
          </w:p>
        </w:tc>
        <w:tc>
          <w:tcPr>
            <w:tcW w:w="944" w:type="dxa"/>
          </w:tcPr>
          <w:p w14:paraId="7F474A6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s-ES"/>
              </w:rPr>
              <w:instrText xml:space="preserve"> ADDIN EN.CITE &lt;EndNote&gt;&lt;Cite&gt;&lt;Author&gt;Tang&lt;/Author&gt;&lt;Year&gt;2020&lt;/Year&gt;&lt;RecNum&gt;36&lt;/RecNum&gt;&lt;DisplayText&gt;&lt;style face="superscript"&gt;16&lt;/style&gt;&lt;/DisplayText&gt;&lt;record&gt;&lt;rec-number&gt;36&lt;/rec-number&gt;&lt;foreign-keys&gt;&lt;key app="EN" db-id="xdzwxwzprexfr1e9fxlvaf2lraavatzvafzx" timestamp="1672408282"&gt;36&lt;/key&gt;&lt;key app="ENWeb" db-id=""&gt;0&lt;/key&gt;&lt;/foreign-keys&gt;&lt;ref-type name="Journal Article"&gt;17&lt;/ref-type&gt;&lt;contributors&gt;&lt;authors&gt;&lt;author&gt;Tang, Yanan&lt;/author&gt;&lt;author&gt;Sun, Hang&lt;/author&gt;&lt;author&gt;Qin, Zhen&lt;/author&gt;&lt;author&gt;Yin, Shengyan&lt;/author&gt;&lt;author&gt;Tian, Limei&lt;/author&gt;&lt;author&gt;Liu, Zhenning&lt;/author&gt;&lt;/authors&gt;&lt;/contributors&gt;&lt;titles&gt;&lt;title&gt;Bioinspired photocatalytic ZnO/Au nanopillar-modified surface for enhanced antibacterial and antiadhesive property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398&lt;/volume&gt;&lt;section&gt;125575&lt;/section&gt;&lt;dates&gt;&lt;year&gt;2020&lt;/year&gt;&lt;/dates&gt;&lt;isbn&gt;13858947&lt;/isbn&gt;&lt;urls&gt;&lt;/urls&gt;&lt;electronic-resource-num&gt;10.1016/j.cej.2020.125575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s-ES"/>
              </w:rPr>
              <w:t>16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fldChar w:fldCharType="end"/>
            </w:r>
          </w:p>
        </w:tc>
      </w:tr>
      <w:tr w:rsidR="000F54FD" w:rsidRPr="006B0AC5" w14:paraId="1FE8F526" w14:textId="77777777" w:rsidTr="00FE3A5B">
        <w:trPr>
          <w:trHeight w:val="964"/>
        </w:trPr>
        <w:tc>
          <w:tcPr>
            <w:tcW w:w="1809" w:type="dxa"/>
          </w:tcPr>
          <w:p w14:paraId="5517917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ragonfly</w:t>
            </w:r>
          </w:p>
          <w:p w14:paraId="0433942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ing</w:t>
            </w:r>
          </w:p>
        </w:tc>
        <w:tc>
          <w:tcPr>
            <w:tcW w:w="2694" w:type="dxa"/>
          </w:tcPr>
          <w:p w14:paraId="49C7C94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PP, 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C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4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F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  <w:lang w:val="es-ES"/>
              </w:rPr>
              <w:t>8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 xml:space="preserve">, 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ethyl alcohol</w:t>
            </w:r>
          </w:p>
        </w:tc>
        <w:tc>
          <w:tcPr>
            <w:tcW w:w="2551" w:type="dxa"/>
          </w:tcPr>
          <w:p w14:paraId="10808CB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oxygen–plasma treatment,</w:t>
            </w:r>
          </w:p>
          <w:p w14:paraId="2EA33AF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fluorocarbon polymer deposition</w:t>
            </w:r>
          </w:p>
        </w:tc>
        <w:tc>
          <w:tcPr>
            <w:tcW w:w="1985" w:type="dxa"/>
          </w:tcPr>
          <w:p w14:paraId="471A2AE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F, Antiwetting</w:t>
            </w:r>
          </w:p>
          <w:p w14:paraId="51ED1F4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</w:p>
        </w:tc>
        <w:tc>
          <w:tcPr>
            <w:tcW w:w="1842" w:type="dxa"/>
          </w:tcPr>
          <w:p w14:paraId="10D609E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7E471A0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</w:p>
        </w:tc>
        <w:tc>
          <w:tcPr>
            <w:tcW w:w="944" w:type="dxa"/>
          </w:tcPr>
          <w:p w14:paraId="08BEEF2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  <w:lang w:val="es-ES"/>
              </w:rPr>
              <w:instrText xml:space="preserve"> ADDIN EN.CITE &lt;EndNote&gt;&lt;Cite&gt;&lt;Author&gt;Li&lt;/Author&gt;&lt;Year&gt;2020&lt;/Year&gt;&lt;RecNum&gt;168&lt;/RecNum&gt;&lt;DisplayText&gt;&lt;style face="superscript"&gt;17&lt;/style&gt;&lt;/DisplayText&gt;&lt;record&gt;&lt;rec-number&gt;168&lt;/rec-number&gt;&lt;foreign-keys&gt;&lt;key app="EN" db-id="xdzwxwzprexfr1e9fxlvaf2lraavatzvafzx" timestamp="1687918539"&gt;168&lt;/key&gt;&lt;key app="ENWeb" db-id=""&gt;0&lt;/key&gt;&lt;/foreign-keys&gt;&lt;ref-type name="Journal Article"&gt;17&lt;/ref-type&gt;&lt;contributors&gt;&lt;authors&gt;&lt;author&gt;Li, Yupeng&lt;/author&gt;&lt;author&gt;Li, Xiaoyu&lt;/author&gt;&lt;author&gt;Liu, Xia&lt;/author&gt;&lt;author&gt;Zhu, Bao&lt;/author&gt;&lt;author&gt;Muzammil, Iqbal&lt;/author&gt;&lt;author&gt;Lei, Mingkai&lt;/author&gt;&lt;author&gt;Lakhtakia, Akhlesh&lt;/author&gt;&lt;/authors&gt;&lt;/contributors&gt;&lt;titles&gt;&lt;title&gt;Biomimetic Random Arrays of Nanopillars and Nanocones with Robust Antiwetting Characteristics&lt;/title&gt;&lt;secondary-title&gt;The Journal of Physical Chemistry C&lt;/secondary-title&gt;&lt;/titles&gt;&lt;periodical&gt;&lt;full-title&gt;The Journal of Physical Chemistry C&lt;/full-title&gt;&lt;/periodical&gt;&lt;pages&gt;17095-17102&lt;/pages&gt;&lt;volume&gt;124&lt;/volume&gt;&lt;number&gt;31&lt;/number&gt;&lt;section&gt;17095&lt;/section&gt;&lt;dates&gt;&lt;year&gt;2020&lt;/year&gt;&lt;/dates&gt;&lt;isbn&gt;1932-7447&amp;#xD;1932-7455&lt;/isbn&gt;&lt;urls&gt;&lt;/urls&gt;&lt;electronic-resource-num&gt;10.1021/acs.jpcc.0c04804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  <w:lang w:val="es-ES"/>
              </w:rPr>
              <w:t>17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fldChar w:fldCharType="end"/>
            </w:r>
          </w:p>
        </w:tc>
      </w:tr>
      <w:tr w:rsidR="000F54FD" w:rsidRPr="006B0AC5" w14:paraId="4D975785" w14:textId="77777777" w:rsidTr="00FE3A5B">
        <w:trPr>
          <w:trHeight w:val="964"/>
        </w:trPr>
        <w:tc>
          <w:tcPr>
            <w:tcW w:w="1809" w:type="dxa"/>
          </w:tcPr>
          <w:p w14:paraId="471167B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kern w:val="0"/>
                <w:sz w:val="20"/>
                <w:szCs w:val="20"/>
              </w:rPr>
              <w:t xml:space="preserve">Gecko </w:t>
            </w:r>
          </w:p>
          <w:p w14:paraId="01C4476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kern w:val="0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kern w:val="0"/>
                <w:sz w:val="20"/>
                <w:szCs w:val="20"/>
              </w:rPr>
              <w:t>Skin</w:t>
            </w:r>
          </w:p>
          <w:p w14:paraId="61F2DF5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2694" w:type="dxa"/>
          </w:tcPr>
          <w:p w14:paraId="3D6E6ED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gecko skin </w:t>
            </w: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moults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 polystyrene, Pine needle oil,</w:t>
            </w:r>
          </w:p>
          <w:p w14:paraId="509FDA7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hexane, xylene, NaOH, FMC</w:t>
            </w:r>
          </w:p>
        </w:tc>
        <w:tc>
          <w:tcPr>
            <w:tcW w:w="2551" w:type="dxa"/>
          </w:tcPr>
          <w:p w14:paraId="1F8DF52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io-template</w:t>
            </w:r>
          </w:p>
        </w:tc>
        <w:tc>
          <w:tcPr>
            <w:tcW w:w="1985" w:type="dxa"/>
          </w:tcPr>
          <w:p w14:paraId="2403C4A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 Antibacterial</w:t>
            </w:r>
          </w:p>
          <w:p w14:paraId="3F9BCD1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  <w:lang w:val="es-ES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  <w:lang w:val="es-ES"/>
              </w:rPr>
              <w:t>Antiwetting</w:t>
            </w:r>
          </w:p>
          <w:p w14:paraId="57182C2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2" w:type="dxa"/>
          </w:tcPr>
          <w:p w14:paraId="55626F2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5" w:name="OLE_LINK8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  <w:bookmarkEnd w:id="5"/>
          </w:p>
          <w:p w14:paraId="3C4EA0E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2F7F9C2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Green&lt;/Author&gt;&lt;Year&gt;2017&lt;/Year&gt;&lt;RecNum&gt;263&lt;/RecNum&gt;&lt;DisplayText&gt;&lt;style face="superscript"&gt;18&lt;/style&gt;&lt;/DisplayText&gt;&lt;record&gt;&lt;rec-number&gt;263&lt;/rec-number&gt;&lt;foreign-keys&gt;&lt;key app="EN" db-id="xdzwxwzprexfr1e9fxlvaf2lraavatzvafzx" timestamp="1701658421"&gt;263&lt;/key&gt;&lt;key app="ENWeb" db-id=""&gt;0&lt;/key&gt;&lt;/foreign-keys&gt;&lt;ref-type name="Journal Article"&gt;17&lt;/ref-type&gt;&lt;contributors&gt;&lt;authors&gt;&lt;author&gt;Green, David William&lt;/author&gt;&lt;author&gt;Lee, Kenneth Ka-Ho&lt;/author&gt;&lt;author&gt;Watson, Jolanta Anna&lt;/author&gt;&lt;author&gt;Kim, Hyun-Yi&lt;/author&gt;&lt;author&gt;Yoon, Kyung-Sik&lt;/author&gt;&lt;author&gt;Kim, Eun-Jung&lt;/author&gt;&lt;author&gt;Lee, Jong-Min&lt;/author&gt;&lt;author&gt;Watson, Gregory Shaun&lt;/author&gt;&lt;author&gt;Jung, Han-Sung&lt;/author&gt;&lt;/authors&gt;&lt;/contributors&gt;&lt;titles&gt;&lt;title&gt;High Quality Bioreplication of Intricate Nanostructures from a Fragile Gecko Skin Surface with Bactericidal Properties&lt;/title&gt;&lt;secondary-title&gt;Scientific Reports&lt;/secondary-title&gt;&lt;/titles&gt;&lt;periodical&gt;&lt;full-title&gt;Scientific Reports&lt;/full-title&gt;&lt;/periodical&gt;&lt;volume&gt;7&lt;/volume&gt;&lt;number&gt;1&lt;/number&gt;&lt;dates&gt;&lt;year&gt;2017&lt;/year&gt;&lt;/dates&gt;&lt;isbn&gt;2045-2322&lt;/isbn&gt;&lt;urls&gt;&lt;/urls&gt;&lt;electronic-resource-num&gt;10.1038/srep41023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8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0D4F0458" w14:textId="77777777" w:rsidTr="00FE3A5B">
        <w:trPr>
          <w:trHeight w:val="964"/>
        </w:trPr>
        <w:tc>
          <w:tcPr>
            <w:tcW w:w="1809" w:type="dxa"/>
          </w:tcPr>
          <w:p w14:paraId="420555B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hark</w:t>
            </w:r>
          </w:p>
          <w:p w14:paraId="61B73E5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kin</w:t>
            </w:r>
          </w:p>
        </w:tc>
        <w:tc>
          <w:tcPr>
            <w:tcW w:w="2694" w:type="dxa"/>
          </w:tcPr>
          <w:p w14:paraId="4DDFE4D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PDMS, FMA, KH550, α-</w:t>
            </w: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romoisobutyryl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bromide, </w:t>
            </w:r>
          </w:p>
          <w:p w14:paraId="215B571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ilica particles</w:t>
            </w:r>
          </w:p>
        </w:tc>
        <w:tc>
          <w:tcPr>
            <w:tcW w:w="2551" w:type="dxa"/>
          </w:tcPr>
          <w:p w14:paraId="4828C34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replica molding</w:t>
            </w:r>
          </w:p>
        </w:tc>
        <w:tc>
          <w:tcPr>
            <w:tcW w:w="1985" w:type="dxa"/>
          </w:tcPr>
          <w:p w14:paraId="5ED958C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nti-drag, </w:t>
            </w:r>
          </w:p>
          <w:p w14:paraId="532FDB8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</w:t>
            </w:r>
          </w:p>
          <w:p w14:paraId="6E04BE7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healing</w:t>
            </w:r>
          </w:p>
        </w:tc>
        <w:tc>
          <w:tcPr>
            <w:tcW w:w="1842" w:type="dxa"/>
          </w:tcPr>
          <w:p w14:paraId="470B32C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13A7861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1CD0B22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Liu&lt;/Author&gt;&lt;Year&gt;2019&lt;/Year&gt;&lt;RecNum&gt;276&lt;/RecNum&gt;&lt;DisplayText&gt;&lt;style face="superscript"&gt;19&lt;/style&gt;&lt;/DisplayText&gt;&lt;record&gt;&lt;rec-number&gt;276&lt;/rec-number&gt;&lt;foreign-keys&gt;&lt;key app="EN" db-id="xdzwxwzprexfr1e9fxlvaf2lraavatzvafzx" timestamp="1701745705"&gt;276&lt;/key&gt;&lt;key app="ENWeb" db-id=""&gt;0&lt;/key&gt;&lt;/foreign-keys&gt;&lt;ref-type name="Journal Article"&gt;17&lt;/ref-type&gt;&lt;contributors&gt;&lt;authors&gt;&lt;author&gt;Liu, Yibin&lt;/author&gt;&lt;author&gt;Gu, Huimin&lt;/author&gt;&lt;author&gt;Jia, Yu&lt;/author&gt;&lt;author&gt;Liu, Jin&lt;/author&gt;&lt;author&gt;Zhang, Hao&lt;/author&gt;&lt;author&gt;Wang, Rumin&lt;/author&gt;&lt;author&gt;Zhang, Baoliang&lt;/author&gt;&lt;author&gt;Zhang, Hepeng&lt;/author&gt;&lt;author&gt;Zhang, Qiuyu&lt;/author&gt;&lt;/authors&gt;&lt;/contributors&gt;&lt;titles&gt;&lt;title&gt;Design and preparation of biomimetic polydimethylsiloxane (PDMS) films with superhydrophobic, self-healing and drag reduction properties via replication of shark skin and SI-ATRP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pages&gt;318-328&lt;/pages&gt;&lt;volume&gt;356&lt;/volume&gt;&lt;section&gt;318&lt;/section&gt;&lt;dates&gt;&lt;year&gt;2019&lt;/year&gt;&lt;/dates&gt;&lt;isbn&gt;13858947&lt;/isbn&gt;&lt;urls&gt;&lt;/urls&gt;&lt;electronic-resource-num&gt;10.1016/j.cej.2018.09.022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19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5829C4CA" w14:textId="77777777" w:rsidTr="00FE3A5B">
        <w:trPr>
          <w:trHeight w:val="964"/>
        </w:trPr>
        <w:tc>
          <w:tcPr>
            <w:tcW w:w="1809" w:type="dxa"/>
          </w:tcPr>
          <w:p w14:paraId="2B6661B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hark</w:t>
            </w:r>
          </w:p>
          <w:p w14:paraId="11BF505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kin</w:t>
            </w:r>
          </w:p>
        </w:tc>
        <w:tc>
          <w:tcPr>
            <w:tcW w:w="2694" w:type="dxa"/>
          </w:tcPr>
          <w:p w14:paraId="737B0A6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PDMS, multiwalled carbon nanotubes (MWCNTs)</w:t>
            </w:r>
          </w:p>
        </w:tc>
        <w:tc>
          <w:tcPr>
            <w:tcW w:w="2551" w:type="dxa"/>
          </w:tcPr>
          <w:p w14:paraId="524AEC9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roll-coating</w:t>
            </w:r>
          </w:p>
        </w:tc>
        <w:tc>
          <w:tcPr>
            <w:tcW w:w="1985" w:type="dxa"/>
          </w:tcPr>
          <w:p w14:paraId="1F63D26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nti-drag, </w:t>
            </w:r>
          </w:p>
          <w:p w14:paraId="538B4F9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</w:t>
            </w:r>
          </w:p>
        </w:tc>
        <w:tc>
          <w:tcPr>
            <w:tcW w:w="1842" w:type="dxa"/>
          </w:tcPr>
          <w:p w14:paraId="2279716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</w:tc>
        <w:tc>
          <w:tcPr>
            <w:tcW w:w="944" w:type="dxa"/>
          </w:tcPr>
          <w:p w14:paraId="2801626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rk&lt;/Author&gt;&lt;Year&gt;2015&lt;/Year&gt;&lt;RecNum&gt;275&lt;/RecNum&gt;&lt;DisplayText&gt;&lt;style face="superscript"&gt;20&lt;/style&gt;&lt;/DisplayText&gt;&lt;record&gt;&lt;rec-number&gt;275&lt;/rec-number&gt;&lt;foreign-keys&gt;&lt;key app="EN" db-id="xdzwxwzprexfr1e9fxlvaf2lraavatzvafzx" timestamp="1701745572"&gt;275&lt;/key&gt;&lt;key app="ENWeb" db-id=""&gt;0&lt;/key&gt;&lt;/foreign-keys&gt;&lt;ref-type name="Journal Article"&gt;17&lt;/ref-type&gt;&lt;contributors&gt;&lt;authors&gt;&lt;author&gt;Park, Sung-Hoon&lt;/author&gt;&lt;author&gt;Lee, Sangeui&lt;/author&gt;&lt;author&gt;Moreira, David&lt;/author&gt;&lt;author&gt;Bandaru, Prabhakar R.&lt;/author&gt;&lt;author&gt;Han, InTaek&lt;/author&gt;&lt;author&gt;Yun, Dong-Jin&lt;/author&gt;&lt;/authors&gt;&lt;/contributors&gt;&lt;titles&gt;&lt;title&gt;Bioinspired superhydrophobic surfaces, fabricated through simple and scalable roll-to-roll processing&lt;/title&gt;&lt;secondary-title&gt;Scientific Reports&lt;/secondary-title&gt;&lt;/titles&gt;&lt;periodical&gt;&lt;full-title&gt;Scientific Reports&lt;/full-title&gt;&lt;/periodical&gt;&lt;volume&gt;5&lt;/volume&gt;&lt;number&gt;1&lt;/number&gt;&lt;dates&gt;&lt;year&gt;2015&lt;/year&gt;&lt;/dates&gt;&lt;isbn&gt;2045-2322&lt;/isbn&gt;&lt;urls&gt;&lt;/urls&gt;&lt;electronic-resource-num&gt;10.1038/srep1543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0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53BC2C44" w14:textId="77777777" w:rsidTr="00FE3A5B">
        <w:trPr>
          <w:trHeight w:val="964"/>
        </w:trPr>
        <w:tc>
          <w:tcPr>
            <w:tcW w:w="1809" w:type="dxa"/>
          </w:tcPr>
          <w:p w14:paraId="556F676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eetle</w:t>
            </w:r>
          </w:p>
        </w:tc>
        <w:tc>
          <w:tcPr>
            <w:tcW w:w="2694" w:type="dxa"/>
          </w:tcPr>
          <w:p w14:paraId="2DDDC09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l sheets, FAS, chained nano-SiO2 sol, anhydrous ethanol, </w:t>
            </w:r>
          </w:p>
          <w:p w14:paraId="2F323E3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TEOS, </w:t>
            </w: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iC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particles</w:t>
            </w:r>
          </w:p>
        </w:tc>
        <w:tc>
          <w:tcPr>
            <w:tcW w:w="2551" w:type="dxa"/>
          </w:tcPr>
          <w:p w14:paraId="3589AA4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pray</w:t>
            </w:r>
          </w:p>
        </w:tc>
        <w:tc>
          <w:tcPr>
            <w:tcW w:w="1985" w:type="dxa"/>
          </w:tcPr>
          <w:p w14:paraId="7D557D7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ater collection, AF</w:t>
            </w:r>
          </w:p>
        </w:tc>
        <w:tc>
          <w:tcPr>
            <w:tcW w:w="1842" w:type="dxa"/>
          </w:tcPr>
          <w:p w14:paraId="53BC2A9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</w:tc>
        <w:tc>
          <w:tcPr>
            <w:tcW w:w="944" w:type="dxa"/>
          </w:tcPr>
          <w:p w14:paraId="74BB626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Wang&lt;/Author&gt;&lt;Year&gt;2019&lt;/Year&gt;&lt;RecNum&gt;41&lt;/RecNum&gt;&lt;DisplayText&gt;&lt;style face="superscript"&gt;21&lt;/style&gt;&lt;/DisplayText&gt;&lt;record&gt;&lt;rec-number&gt;41&lt;/rec-number&gt;&lt;foreign-keys&gt;&lt;key app="EN" db-id="xdzwxwzprexfr1e9fxlvaf2lraavatzvafzx" timestamp="1672408315"&gt;41&lt;/key&gt;&lt;key app="ENWeb" db-id=""&gt;0&lt;/key&gt;&lt;/foreign-keys&gt;&lt;ref-type name="Journal Article"&gt;17&lt;/ref-type&gt;&lt;contributors&gt;&lt;authors&gt;&lt;author&gt;Wang, X.&lt;/author&gt;&lt;author&gt;Zeng, J.&lt;/author&gt;&lt;author&gt;Yu, X.&lt;/author&gt;&lt;author&gt;Liang, C.&lt;/author&gt;&lt;author&gt;Zhang, Y.&lt;/author&gt;&lt;/authors&gt;&lt;/contributors&gt;&lt;auth-address&gt;Jiangsu Key Laboratory of Advanced Metallic Materials, School of Materials Science and Engineering, Southeast University Nanjing 211189 PR China x.q.yu@163.com yfzhang@seu.edu.cn.&amp;#xD;School of Electrical and Mechanical Engineering, Pingdingshan University Pingdingshan 467000 PR China.&amp;#xD;School of Energy and Environment, Southeast University Nanjing 210096 PR China.&lt;/auth-address&gt;&lt;titles&gt;&lt;title&gt;Beetle-like droplet-jumping superamphiphobic coatings for enhancing fog collection of sheet arrays&lt;/title&gt;&lt;secondary-title&gt;RSC Adv&lt;/secondary-title&gt;&lt;/titles&gt;&lt;pages&gt;282-288&lt;/pages&gt;&lt;volume&gt;10&lt;/volume&gt;&lt;number&gt;1&lt;/number&gt;&lt;edition&gt;2020/01/02&lt;/edition&gt;&lt;dates&gt;&lt;year&gt;2019&lt;/year&gt;&lt;pub-dates&gt;&lt;date&gt;Dec 20&lt;/date&gt;&lt;/pub-dates&gt;&lt;/dates&gt;&lt;isbn&gt;2046-2069 (Electronic)&amp;#xD;2046-2069 (Linking)&lt;/isbn&gt;&lt;accession-num&gt;35492525&lt;/accession-num&gt;&lt;urls&gt;&lt;related-urls&gt;&lt;url&gt;https://www.ncbi.nlm.nih.gov/pubmed/35492525&lt;/url&gt;&lt;/related-urls&gt;&lt;/urls&gt;&lt;custom2&gt;PMC9048245&lt;/custom2&gt;&lt;electronic-resource-num&gt;10.1039/c9ra09329j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1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14B06837" w14:textId="77777777" w:rsidTr="00FE3A5B">
        <w:trPr>
          <w:trHeight w:val="964"/>
        </w:trPr>
        <w:tc>
          <w:tcPr>
            <w:tcW w:w="1809" w:type="dxa"/>
          </w:tcPr>
          <w:p w14:paraId="74FB14E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eetle</w:t>
            </w:r>
          </w:p>
        </w:tc>
        <w:tc>
          <w:tcPr>
            <w:tcW w:w="2694" w:type="dxa"/>
          </w:tcPr>
          <w:p w14:paraId="5F5EBB5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PTEE, copper mesh</w:t>
            </w:r>
          </w:p>
        </w:tc>
        <w:tc>
          <w:tcPr>
            <w:tcW w:w="2551" w:type="dxa"/>
          </w:tcPr>
          <w:p w14:paraId="5045BA2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emtosecond laser</w:t>
            </w:r>
          </w:p>
        </w:tc>
        <w:tc>
          <w:tcPr>
            <w:tcW w:w="1985" w:type="dxa"/>
          </w:tcPr>
          <w:p w14:paraId="1E03DAF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water collection</w:t>
            </w:r>
          </w:p>
        </w:tc>
        <w:tc>
          <w:tcPr>
            <w:tcW w:w="1842" w:type="dxa"/>
          </w:tcPr>
          <w:p w14:paraId="14F4EDC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Interlaced wettability</w:t>
            </w:r>
          </w:p>
        </w:tc>
        <w:tc>
          <w:tcPr>
            <w:tcW w:w="944" w:type="dxa"/>
          </w:tcPr>
          <w:p w14:paraId="1353E62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Park&lt;/Author&gt;&lt;Year&gt;2015&lt;/Year&gt;&lt;RecNum&gt;275&lt;/RecNum&gt;&lt;DisplayText&gt;&lt;style face="superscript"&gt;20&lt;/style&gt;&lt;/DisplayText&gt;&lt;record&gt;&lt;rec-number&gt;275&lt;/rec-number&gt;&lt;foreign-keys&gt;&lt;key app="EN" db-id="xdzwxwzprexfr1e9fxlvaf2lraavatzvafzx" timestamp="1701745572"&gt;275&lt;/key&gt;&lt;key app="ENWeb" db-id=""&gt;0&lt;/key&gt;&lt;/foreign-keys&gt;&lt;ref-type name="Journal Article"&gt;17&lt;/ref-type&gt;&lt;contributors&gt;&lt;authors&gt;&lt;author&gt;Park, Sung-Hoon&lt;/author&gt;&lt;author&gt;Lee, Sangeui&lt;/author&gt;&lt;author&gt;Moreira, David&lt;/author&gt;&lt;author&gt;Bandaru, Prabhakar R.&lt;/author&gt;&lt;author&gt;Han, InTaek&lt;/author&gt;&lt;author&gt;Yun, Dong-Jin&lt;/author&gt;&lt;/authors&gt;&lt;/contributors&gt;&lt;titles&gt;&lt;title&gt;Bioinspired superhydrophobic surfaces, fabricated through simple and scalable roll-to-roll processing&lt;/title&gt;&lt;secondary-title&gt;Scientific Reports&lt;/secondary-title&gt;&lt;/titles&gt;&lt;periodical&gt;&lt;full-title&gt;Scientific Reports&lt;/full-title&gt;&lt;/periodical&gt;&lt;volume&gt;5&lt;/volume&gt;&lt;number&gt;1&lt;/number&gt;&lt;dates&gt;&lt;year&gt;2015&lt;/year&gt;&lt;/dates&gt;&lt;isbn&gt;2045-2322&lt;/isbn&gt;&lt;urls&gt;&lt;/urls&gt;&lt;electronic-resource-num&gt;10.1038/srep1543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0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55A63A3E" w14:textId="77777777" w:rsidTr="00FE3A5B">
        <w:trPr>
          <w:trHeight w:val="964"/>
        </w:trPr>
        <w:tc>
          <w:tcPr>
            <w:tcW w:w="1809" w:type="dxa"/>
          </w:tcPr>
          <w:p w14:paraId="4E9AD2D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6" w:name="OLE_LINK6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Lotus </w:t>
            </w:r>
          </w:p>
          <w:p w14:paraId="2498035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eaf</w:t>
            </w:r>
            <w:bookmarkEnd w:id="6"/>
          </w:p>
        </w:tc>
        <w:tc>
          <w:tcPr>
            <w:tcW w:w="2694" w:type="dxa"/>
          </w:tcPr>
          <w:p w14:paraId="76C4C3A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PDMS, HFS, hexane, </w:t>
            </w:r>
          </w:p>
          <w:p w14:paraId="7593779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ilicone oil</w:t>
            </w:r>
          </w:p>
        </w:tc>
        <w:tc>
          <w:tcPr>
            <w:tcW w:w="2551" w:type="dxa"/>
          </w:tcPr>
          <w:p w14:paraId="3560FC6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ip-coating</w:t>
            </w:r>
          </w:p>
        </w:tc>
        <w:tc>
          <w:tcPr>
            <w:tcW w:w="1985" w:type="dxa"/>
          </w:tcPr>
          <w:p w14:paraId="64BF0B8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Self-cleaning</w:t>
            </w:r>
          </w:p>
        </w:tc>
        <w:tc>
          <w:tcPr>
            <w:tcW w:w="1842" w:type="dxa"/>
          </w:tcPr>
          <w:p w14:paraId="102AF2C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5AB1360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5B72940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ao&lt;/Author&gt;&lt;Year&gt;2016&lt;/Year&gt;&lt;RecNum&gt;368&lt;/RecNum&gt;&lt;DisplayText&gt;&lt;style face="superscript"&gt;22&lt;/style&gt;&lt;/DisplayText&gt;&lt;record&gt;&lt;rec-number&gt;368&lt;/rec-number&gt;&lt;foreign-keys&gt;&lt;key app="EN" db-id="xdzwxwzprexfr1e9fxlvaf2lraavatzvafzx" timestamp="1709282357"&gt;368&lt;/key&gt;&lt;/foreign-keys&gt;&lt;ref-type name="Journal Article"&gt;17&lt;/ref-type&gt;&lt;contributors&gt;&lt;authors&gt;&lt;author&gt;Cao, Moyuan&lt;/author&gt;&lt;author&gt;Guo, Dawei&lt;/author&gt;&lt;author&gt;Yu, Cunming&lt;/author&gt;&lt;author&gt;Li, Kan&lt;/author&gt;&lt;author&gt;Liu, Mingjie&lt;/author&gt;&lt;author&gt;Jiang, Lei&lt;/author&gt;&lt;/authors&gt;&lt;/contributors&gt;&lt;titles&gt;&lt;title&gt;Water-Repellent Properties of Superhydrophobic and Lubricant-Infused “Slippery” Surfaces: A Brief Study on the Functions and Application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615-3623&lt;/pages&gt;&lt;volume&gt;8&lt;/volume&gt;&lt;number&gt;6&lt;/number&gt;&lt;dates&gt;&lt;year&gt;2016&lt;/year&gt;&lt;pub-dates&gt;&lt;date&gt;2016/02/17&lt;/date&gt;&lt;/pub-dates&gt;&lt;/dates&gt;&lt;publisher&gt;American Chemical Society&lt;/publisher&gt;&lt;isbn&gt;1944-8244&lt;/isbn&gt;&lt;urls&gt;&lt;related-urls&gt;&lt;url&gt;https://doi.org/10.1021/acsami.5b07881&lt;/url&gt;&lt;/related-urls&gt;&lt;/urls&gt;&lt;electronic-resource-num&gt;10.1021/acsami.5b07881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2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4BED69B1" w14:textId="77777777" w:rsidTr="00FE3A5B">
        <w:trPr>
          <w:trHeight w:val="964"/>
        </w:trPr>
        <w:tc>
          <w:tcPr>
            <w:tcW w:w="1809" w:type="dxa"/>
          </w:tcPr>
          <w:p w14:paraId="65154AF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Lotus </w:t>
            </w:r>
          </w:p>
          <w:p w14:paraId="7CE9DBE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eaf</w:t>
            </w:r>
          </w:p>
        </w:tc>
        <w:tc>
          <w:tcPr>
            <w:tcW w:w="2694" w:type="dxa"/>
          </w:tcPr>
          <w:p w14:paraId="32A5A4D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tetrabutyl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titanate(TBT), ethanol, glycerol,  1H,1H,2H,2H-perfluorooctyltrichlorosilane</w:t>
            </w:r>
          </w:p>
        </w:tc>
        <w:tc>
          <w:tcPr>
            <w:tcW w:w="2551" w:type="dxa"/>
          </w:tcPr>
          <w:p w14:paraId="17B11B2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olvothermal,</w:t>
            </w:r>
          </w:p>
          <w:p w14:paraId="006C761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assembly</w:t>
            </w:r>
          </w:p>
        </w:tc>
        <w:tc>
          <w:tcPr>
            <w:tcW w:w="1985" w:type="dxa"/>
          </w:tcPr>
          <w:p w14:paraId="5BFB745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anti-icing, </w:t>
            </w:r>
          </w:p>
          <w:p w14:paraId="58AC51C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</w:t>
            </w:r>
          </w:p>
          <w:p w14:paraId="65CB235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1842" w:type="dxa"/>
          </w:tcPr>
          <w:p w14:paraId="3D18138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amphiphobic</w:t>
            </w:r>
            <w:proofErr w:type="spellEnd"/>
          </w:p>
        </w:tc>
        <w:tc>
          <w:tcPr>
            <w:tcW w:w="944" w:type="dxa"/>
          </w:tcPr>
          <w:p w14:paraId="5FB2081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Chen&lt;/Author&gt;&lt;Year&gt;2016&lt;/Year&gt;&lt;RecNum&gt;367&lt;/RecNum&gt;&lt;DisplayText&gt;&lt;style face="superscript"&gt;23&lt;/style&gt;&lt;/DisplayText&gt;&lt;record&gt;&lt;rec-number&gt;367&lt;/rec-number&gt;&lt;foreign-keys&gt;&lt;key app="EN" db-id="xdzwxwzprexfr1e9fxlvaf2lraavatzvafzx" timestamp="1709279296"&gt;367&lt;/key&gt;&lt;/foreign-keys&gt;&lt;ref-type name="Journal Article"&gt;17&lt;/ref-type&gt;&lt;contributors&gt;&lt;authors&gt;&lt;author&gt;Chen, Liwei&lt;/author&gt;&lt;author&gt;Guo, Zhiguang&lt;/author&gt;&lt;author&gt;Liu, Weimin&lt;/author&gt;&lt;/authors&gt;&lt;/contributors&gt;&lt;titles&gt;&lt;title&gt;Biomimetic Multi-Functional Superamphiphobic FOTS-TiO2 Particles beyond Lotus Leaf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27188-27198&lt;/pages&gt;&lt;volume&gt;8&lt;/volume&gt;&lt;number&gt;40&lt;/number&gt;&lt;dates&gt;&lt;year&gt;2016&lt;/year&gt;&lt;pub-dates&gt;&lt;date&gt;2016/10/12&lt;/date&gt;&lt;/pub-dates&gt;&lt;/dates&gt;&lt;publisher&gt;American Chemical Society&lt;/publisher&gt;&lt;isbn&gt;1944-8244&lt;/isbn&gt;&lt;urls&gt;&lt;related-urls&gt;&lt;url&gt;https://doi.org/10.1021/acsami.6b06772&lt;/url&gt;&lt;/related-urls&gt;&lt;/urls&gt;&lt;electronic-resource-num&gt;10.1021/acsami.6b06772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3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49795CC2" w14:textId="77777777" w:rsidTr="00FE3A5B">
        <w:trPr>
          <w:trHeight w:val="964"/>
        </w:trPr>
        <w:tc>
          <w:tcPr>
            <w:tcW w:w="1809" w:type="dxa"/>
          </w:tcPr>
          <w:p w14:paraId="6DFC977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Trifolium repens L.</w:t>
            </w:r>
          </w:p>
          <w:p w14:paraId="0E4CC81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eaf</w:t>
            </w:r>
          </w:p>
        </w:tc>
        <w:tc>
          <w:tcPr>
            <w:tcW w:w="2694" w:type="dxa"/>
          </w:tcPr>
          <w:p w14:paraId="32A4016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luminum alloy, 1H,1H,2H,2H-perfluorodecyltriethoxysilane</w:t>
            </w:r>
          </w:p>
        </w:tc>
        <w:tc>
          <w:tcPr>
            <w:tcW w:w="2551" w:type="dxa"/>
          </w:tcPr>
          <w:p w14:paraId="58D796D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emtosecond laser</w:t>
            </w:r>
          </w:p>
          <w:p w14:paraId="61C3046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oiling water treatment</w:t>
            </w:r>
          </w:p>
        </w:tc>
        <w:tc>
          <w:tcPr>
            <w:tcW w:w="1985" w:type="dxa"/>
          </w:tcPr>
          <w:p w14:paraId="118BFF9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nti-icing</w:t>
            </w:r>
          </w:p>
          <w:p w14:paraId="42DA05F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nti-frost</w:t>
            </w:r>
          </w:p>
          <w:p w14:paraId="4123F66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</w:t>
            </w:r>
          </w:p>
        </w:tc>
        <w:tc>
          <w:tcPr>
            <w:tcW w:w="1842" w:type="dxa"/>
          </w:tcPr>
          <w:p w14:paraId="1BB18CB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056F14A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117826E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Xuan&lt;/Author&gt;&lt;Year&gt;2023&lt;/Year&gt;&lt;RecNum&gt;352&lt;/RecNum&gt;&lt;DisplayText&gt;&lt;style face="superscript"&gt;24&lt;/style&gt;&lt;/DisplayText&gt;&lt;record&gt;&lt;rec-number&gt;352&lt;/rec-number&gt;&lt;foreign-keys&gt;&lt;key app="EN" db-id="xdzwxwzprexfr1e9fxlvaf2lraavatzvafzx" timestamp="1706083824"&gt;352&lt;/key&gt;&lt;/foreign-keys&gt;&lt;ref-type name="Journal Article"&gt;17&lt;/ref-type&gt;&lt;contributors&gt;&lt;authors&gt;&lt;author&gt;Xuan, Sensen&lt;/author&gt;&lt;author&gt;Yin, Huan&lt;/author&gt;&lt;author&gt;Li, Guoqiang&lt;/author&gt;&lt;author&gt;Zhang, Zuxing&lt;/author&gt;&lt;author&gt;Jiao, Yue&lt;/author&gt;&lt;author&gt;Liao, Zhiwen&lt;/author&gt;&lt;author&gt;Li, Jianhui&lt;/author&gt;&lt;author&gt;Liu, Senyun&lt;/author&gt;&lt;author&gt;Wang, Yuan&lt;/author&gt;&lt;author&gt;Tang, Chengning&lt;/author&gt;&lt;author&gt;Wu, Weiming&lt;/author&gt;&lt;author&gt;Li, Guilin&lt;/author&gt;&lt;author&gt;Yin, Kai&lt;/author&gt;&lt;/authors&gt;&lt;/contributors&gt;&lt;titles&gt;&lt;title&gt;Trifolium repens L.-Like Periodic Micronano Structured Superhydrophobic Surface with Ultralow Ice Adhesion for Efficient Anti-Icing/Deicing&lt;/title&gt;&lt;secondary-title&gt;ACS Nano&lt;/secondary-title&gt;&lt;/titles&gt;&lt;periodical&gt;&lt;full-title&gt;ACS Nano&lt;/full-title&gt;&lt;abbr-1&gt;ACS Nano&lt;/abbr-1&gt;&lt;/periodical&gt;&lt;pages&gt;21749-21760&lt;/pages&gt;&lt;volume&gt;17&lt;/volume&gt;&lt;number&gt;21&lt;/number&gt;&lt;dates&gt;&lt;year&gt;2023&lt;/year&gt;&lt;pub-dates&gt;&lt;date&gt;2023/11/14&lt;/date&gt;&lt;/pub-dates&gt;&lt;/dates&gt;&lt;publisher&gt;American Chemical Society&lt;/publisher&gt;&lt;isbn&gt;1936-0851&lt;/isbn&gt;&lt;urls&gt;&lt;related-urls&gt;&lt;url&gt;https://doi.org/10.1021/acsnano.3c07385&lt;/url&gt;&lt;/related-urls&gt;&lt;/urls&gt;&lt;electronic-resource-num&gt;10.1021/acsnano.3c07385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4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385BCA5E" w14:textId="77777777" w:rsidTr="00FE3A5B">
        <w:trPr>
          <w:trHeight w:val="964"/>
        </w:trPr>
        <w:tc>
          <w:tcPr>
            <w:tcW w:w="1809" w:type="dxa"/>
          </w:tcPr>
          <w:p w14:paraId="4FE86D7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Euphorbia </w:t>
            </w: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myrsinites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leaf</w:t>
            </w:r>
          </w:p>
        </w:tc>
        <w:tc>
          <w:tcPr>
            <w:tcW w:w="2694" w:type="dxa"/>
          </w:tcPr>
          <w:p w14:paraId="22BB88A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silicon wafer, photoresist </w:t>
            </w:r>
            <w:proofErr w:type="spellStart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hexamethyldisilazane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 Au,</w:t>
            </w:r>
          </w:p>
          <w:p w14:paraId="0F7556A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iO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 fluorocarbon</w:t>
            </w:r>
          </w:p>
        </w:tc>
        <w:tc>
          <w:tcPr>
            <w:tcW w:w="2551" w:type="dxa"/>
          </w:tcPr>
          <w:p w14:paraId="2389965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reactive ion etching (RIE)</w:t>
            </w:r>
          </w:p>
        </w:tc>
        <w:tc>
          <w:tcPr>
            <w:tcW w:w="1985" w:type="dxa"/>
          </w:tcPr>
          <w:p w14:paraId="705A3DE2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Self-cleaning</w:t>
            </w:r>
          </w:p>
          <w:p w14:paraId="5104E79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heat exchange</w:t>
            </w:r>
          </w:p>
        </w:tc>
        <w:tc>
          <w:tcPr>
            <w:tcW w:w="1842" w:type="dxa"/>
          </w:tcPr>
          <w:p w14:paraId="443623B6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  <w:p w14:paraId="6C04E75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132CCA5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Baba&lt;/Author&gt;&lt;Year&gt;2021&lt;/Year&gt;&lt;RecNum&gt;336&lt;/RecNum&gt;&lt;DisplayText&gt;&lt;style face="superscript"&gt;25&lt;/style&gt;&lt;/DisplayText&gt;&lt;record&gt;&lt;rec-number&gt;336&lt;/rec-number&gt;&lt;foreign-keys&gt;&lt;key app="EN" db-id="xdzwxwzprexfr1e9fxlvaf2lraavatzvafzx" timestamp="1704891624"&gt;336&lt;/key&gt;&lt;/foreign-keys&gt;&lt;ref-type name="Journal Article"&gt;17&lt;/ref-type&gt;&lt;contributors&gt;&lt;authors&gt;&lt;author&gt;Baba, Soumei&lt;/author&gt;&lt;author&gt;Sawada, Kenichiro&lt;/author&gt;&lt;author&gt;Tanaka, Kohsuke&lt;/author&gt;&lt;author&gt;Okamoto, Atsushi&lt;/author&gt;&lt;/authors&gt;&lt;/contributors&gt;&lt;titles&gt;&lt;title&gt;Condensation Behavior of Hierarchical Nano/Microstructured Surfaces Inspired by Euphorbia myrsinites&lt;/title&gt;&lt;secondary-title&gt;ACS Applied Materials &amp;amp; Interfaces&lt;/secondary-title&gt;&lt;/titles&gt;&lt;periodical&gt;&lt;full-title&gt;ACS Applied Materials &amp;amp; Interfaces&lt;/full-title&gt;&lt;abbr-1&gt;ACS Appl. Mater. Interfaces&lt;/abbr-1&gt;&lt;/periodical&gt;&lt;pages&gt;32332-32342&lt;/pages&gt;&lt;volume&gt;13&lt;/volume&gt;&lt;number&gt;27&lt;/number&gt;&lt;dates&gt;&lt;year&gt;2021&lt;/year&gt;&lt;pub-dates&gt;&lt;date&gt;2021/07/14&lt;/date&gt;&lt;/pub-dates&gt;&lt;/dates&gt;&lt;publisher&gt;American Chemical Society&lt;/publisher&gt;&lt;isbn&gt;1944-8244&lt;/isbn&gt;&lt;urls&gt;&lt;related-urls&gt;&lt;url&gt;https://doi.org/10.1021/acsami.1c01400&lt;/url&gt;&lt;/related-urls&gt;&lt;/urls&gt;&lt;electronic-resource-num&gt;10.1021/acsami.1c01400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5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286EEE57" w14:textId="77777777" w:rsidTr="00FE3A5B">
        <w:trPr>
          <w:trHeight w:val="964"/>
        </w:trPr>
        <w:tc>
          <w:tcPr>
            <w:tcW w:w="1809" w:type="dxa"/>
          </w:tcPr>
          <w:p w14:paraId="346F52A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Phyllostachys </w:t>
            </w:r>
            <w:proofErr w:type="spellStart"/>
            <w:r>
              <w:rPr>
                <w:rFonts w:ascii="Times New Roman" w:hAnsi="Times New Roman" w:cs="Times New Roman"/>
                <w:sz w:val="20"/>
                <w:szCs w:val="20"/>
              </w:rPr>
              <w:t>v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iridis</w:t>
            </w:r>
            <w:proofErr w:type="spellEnd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 leaf</w:t>
            </w:r>
          </w:p>
        </w:tc>
        <w:tc>
          <w:tcPr>
            <w:tcW w:w="2694" w:type="dxa"/>
          </w:tcPr>
          <w:p w14:paraId="2DC3076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opper plate, myristic acid</w:t>
            </w:r>
          </w:p>
        </w:tc>
        <w:tc>
          <w:tcPr>
            <w:tcW w:w="2551" w:type="dxa"/>
          </w:tcPr>
          <w:p w14:paraId="2E006E8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emtosecond laser</w:t>
            </w:r>
          </w:p>
          <w:p w14:paraId="619D4F5D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chemical etching</w:t>
            </w:r>
          </w:p>
        </w:tc>
        <w:tc>
          <w:tcPr>
            <w:tcW w:w="1985" w:type="dxa"/>
          </w:tcPr>
          <w:p w14:paraId="6AFA9B9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F, Anti-icing</w:t>
            </w:r>
          </w:p>
        </w:tc>
        <w:tc>
          <w:tcPr>
            <w:tcW w:w="1842" w:type="dxa"/>
          </w:tcPr>
          <w:p w14:paraId="2B2F026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uperhydrophobic</w:t>
            </w:r>
          </w:p>
        </w:tc>
        <w:tc>
          <w:tcPr>
            <w:tcW w:w="944" w:type="dxa"/>
          </w:tcPr>
          <w:p w14:paraId="457B5B6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 ExcludeAuth="1" ExcludeYear="1"&gt;&lt;RecNum&gt;343&lt;/RecNum&gt;&lt;DisplayText&gt;&lt;style face="superscript"&gt;26&lt;/style&gt;&lt;/DisplayText&gt;&lt;record&gt;&lt;rec-number&gt;343&lt;/rec-number&gt;&lt;foreign-keys&gt;&lt;key app="EN" db-id="xdzwxwzprexfr1e9fxlvaf2lraavatzvafzx" timestamp="1705392225"&gt;343&lt;/key&gt;&lt;key app="ENWeb" db-id=""&gt;0&lt;/key&gt;&lt;/foreign-keys&gt;&lt;ref-type name="Journal Article"&gt;17&lt;/ref-type&gt;&lt;contributors&gt;&lt;/contributors&gt;&lt;titles&gt;&lt;title&gt;&amp;lt;feng-et-al-2023-phyllostachys-viridis-leaf-like-mlmn-surfaces-constructed-by-nanosecond-laser-hybridization-for.pdf&amp;gt;&lt;/title&gt;&lt;/titles&gt;&lt;dates&gt;&lt;/dates&gt;&lt;urls&gt;&lt;/urls&gt;&lt;electronic-resource-num&gt;10.1021/acsami.3c14083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6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420B1D52" w14:textId="77777777" w:rsidTr="00FE3A5B">
        <w:trPr>
          <w:trHeight w:val="964"/>
        </w:trPr>
        <w:tc>
          <w:tcPr>
            <w:tcW w:w="1809" w:type="dxa"/>
          </w:tcPr>
          <w:p w14:paraId="42BA4A9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lastRenderedPageBreak/>
              <w:t xml:space="preserve">Rice </w:t>
            </w:r>
          </w:p>
          <w:p w14:paraId="7FCD15B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eaf</w:t>
            </w:r>
          </w:p>
        </w:tc>
        <w:tc>
          <w:tcPr>
            <w:tcW w:w="2694" w:type="dxa"/>
          </w:tcPr>
          <w:p w14:paraId="79C60B0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F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6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 C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4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8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 O</w:t>
            </w:r>
            <w:r w:rsidRPr="006B0AC5">
              <w:rPr>
                <w:rFonts w:ascii="Times New Roman" w:hAnsi="Times New Roman" w:cs="Times New Roman"/>
                <w:sz w:val="20"/>
                <w:szCs w:val="20"/>
                <w:vertAlign w:val="subscript"/>
              </w:rPr>
              <w:t>2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, black silicon,</w:t>
            </w:r>
          </w:p>
          <w:p w14:paraId="3DA202C1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trimethylchlorosilane, </w:t>
            </w:r>
          </w:p>
          <w:p w14:paraId="0B507FA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Krytox 101/PDMS</w:t>
            </w:r>
          </w:p>
        </w:tc>
        <w:tc>
          <w:tcPr>
            <w:tcW w:w="2551" w:type="dxa"/>
          </w:tcPr>
          <w:p w14:paraId="2A3E05D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RIE, spin coating</w:t>
            </w:r>
          </w:p>
          <w:p w14:paraId="28727FE4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oxygen–plasma treatment</w:t>
            </w:r>
          </w:p>
        </w:tc>
        <w:tc>
          <w:tcPr>
            <w:tcW w:w="1985" w:type="dxa"/>
          </w:tcPr>
          <w:p w14:paraId="4BA11A8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Anisotropic wetting</w:t>
            </w:r>
          </w:p>
          <w:p w14:paraId="7E84936C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fog collection</w:t>
            </w:r>
          </w:p>
          <w:p w14:paraId="3F188E4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directional transport</w:t>
            </w:r>
          </w:p>
        </w:tc>
        <w:tc>
          <w:tcPr>
            <w:tcW w:w="1842" w:type="dxa"/>
          </w:tcPr>
          <w:p w14:paraId="2C16C69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Hydrophilic</w:t>
            </w:r>
          </w:p>
          <w:p w14:paraId="00CE0479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944" w:type="dxa"/>
          </w:tcPr>
          <w:p w14:paraId="7A8E597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i&lt;/Author&gt;&lt;Year&gt;2018&lt;/Year&gt;&lt;RecNum&gt;369&lt;/RecNum&gt;&lt;DisplayText&gt;&lt;style face="superscript"&gt;27&lt;/style&gt;&lt;/DisplayText&gt;&lt;record&gt;&lt;rec-number&gt;369&lt;/rec-number&gt;&lt;foreign-keys&gt;&lt;key app="EN" db-id="xdzwxwzprexfr1e9fxlvaf2lraavatzvafzx" timestamp="1709283414"&gt;369&lt;/key&gt;&lt;/foreign-keys&gt;&lt;ref-type name="Journal Article"&gt;17&lt;/ref-type&gt;&lt;contributors&gt;&lt;authors&gt;&lt;author&gt;Dai, Xianming&lt;/author&gt;&lt;author&gt;Sun, Nan&lt;/author&gt;&lt;author&gt;Nielsen, Steven O.&lt;/author&gt;&lt;author&gt;Stogin, Birgitt Boschitsch&lt;/author&gt;&lt;author&gt;Wang, Jing&lt;/author&gt;&lt;author&gt;Yang, Shikuan&lt;/author&gt;&lt;author&gt;Wong, Tak-Sing&lt;/author&gt;&lt;/authors&gt;&lt;/contributors&gt;&lt;titles&gt;&lt;title&gt;Hydrophilic directional slippery rough surfaces for water harvesting&lt;/title&gt;&lt;/titles&gt;&lt;pages&gt;eaaq0919&lt;/pages&gt;&lt;volume&gt;4&lt;/volume&gt;&lt;number&gt;3&lt;/number&gt;&lt;dates&gt;&lt;year&gt;2018&lt;/year&gt;&lt;/dates&gt;&lt;urls&gt;&lt;related-urls&gt;&lt;url&gt;https://www.science.org/doi/abs/10.1126/sciadv.aaq0919&lt;/url&gt;&lt;/related-urls&gt;&lt;/urls&gt;&lt;electronic-resource-num&gt;doi:10.1126/sciadv.aaq0919&lt;/electronic-resource-num&gt;&lt;/record&gt;&lt;/Cite&gt;&lt;/EndNote&gt;</w:instrTex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7</w:t>
            </w:r>
            <w:r w:rsidRPr="006B0AC5"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13B6BAD3" w14:textId="77777777" w:rsidTr="00FE3A5B">
        <w:trPr>
          <w:trHeight w:val="964"/>
        </w:trPr>
        <w:tc>
          <w:tcPr>
            <w:tcW w:w="1809" w:type="dxa"/>
          </w:tcPr>
          <w:p w14:paraId="3F70B82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nail shell</w:t>
            </w:r>
          </w:p>
        </w:tc>
        <w:tc>
          <w:tcPr>
            <w:tcW w:w="2694" w:type="dxa"/>
          </w:tcPr>
          <w:p w14:paraId="62561A3E" w14:textId="77777777" w:rsidR="000F54FD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7746A">
              <w:rPr>
                <w:rFonts w:ascii="Times New Roman" w:hAnsi="Times New Roman" w:cs="Times New Roman"/>
                <w:sz w:val="20"/>
                <w:szCs w:val="20"/>
              </w:rPr>
              <w:t>PDMS</w:t>
            </w:r>
            <w:r>
              <w:rPr>
                <w:rFonts w:ascii="Times New Roman" w:hAnsi="Times New Roman" w:cs="Times New Roman" w:hint="eastAsia"/>
                <w:sz w:val="20"/>
                <w:szCs w:val="20"/>
              </w:rPr>
              <w:t>,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7746A">
              <w:rPr>
                <w:rFonts w:ascii="Times New Roman" w:hAnsi="Times New Roman" w:cs="Times New Roman"/>
                <w:sz w:val="20"/>
                <w:szCs w:val="20"/>
              </w:rPr>
              <w:t>Epoxy (EP) resin</w:t>
            </w:r>
          </w:p>
          <w:p w14:paraId="1C39A77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7746A">
              <w:rPr>
                <w:rFonts w:ascii="Times New Roman" w:hAnsi="Times New Roman" w:cs="Times New Roman"/>
                <w:sz w:val="20"/>
                <w:szCs w:val="20"/>
              </w:rPr>
              <w:t>Snail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</w:t>
            </w:r>
            <w:r w:rsidRPr="0097746A">
              <w:rPr>
                <w:rFonts w:ascii="Times New Roman" w:hAnsi="Times New Roman" w:cs="Times New Roman"/>
                <w:sz w:val="20"/>
                <w:szCs w:val="20"/>
              </w:rPr>
              <w:t>shells</w:t>
            </w:r>
          </w:p>
        </w:tc>
        <w:tc>
          <w:tcPr>
            <w:tcW w:w="2551" w:type="dxa"/>
          </w:tcPr>
          <w:p w14:paraId="6AD9A1F8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bio-template</w:t>
            </w:r>
          </w:p>
        </w:tc>
        <w:tc>
          <w:tcPr>
            <w:tcW w:w="1985" w:type="dxa"/>
          </w:tcPr>
          <w:p w14:paraId="3A2793F7" w14:textId="77777777" w:rsidR="000F54FD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Self-cleaning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>,</w:t>
            </w:r>
          </w:p>
          <w:p w14:paraId="1B6441B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7746A">
              <w:rPr>
                <w:rFonts w:ascii="Times New Roman" w:hAnsi="Times New Roman" w:cs="Times New Roman"/>
                <w:sz w:val="20"/>
                <w:szCs w:val="20"/>
              </w:rPr>
              <w:t>antifouling</w:t>
            </w:r>
          </w:p>
        </w:tc>
        <w:tc>
          <w:tcPr>
            <w:tcW w:w="1842" w:type="dxa"/>
          </w:tcPr>
          <w:p w14:paraId="703A2B9F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97746A">
              <w:rPr>
                <w:rFonts w:ascii="Times New Roman" w:hAnsi="Times New Roman" w:cs="Times New Roman"/>
                <w:sz w:val="20"/>
                <w:szCs w:val="20"/>
              </w:rPr>
              <w:t>Switchable wettability</w:t>
            </w:r>
          </w:p>
        </w:tc>
        <w:tc>
          <w:tcPr>
            <w:tcW w:w="944" w:type="dxa"/>
          </w:tcPr>
          <w:p w14:paraId="02A875AA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Maeda&lt;/Author&gt;&lt;Year&gt;2019&lt;/Year&gt;&lt;RecNum&gt;370&lt;/RecNum&gt;&lt;DisplayText&gt;&lt;style face="superscript"&gt;28&lt;/style&gt;&lt;/DisplayText&gt;&lt;record&gt;&lt;rec-number&gt;370&lt;/rec-number&gt;&lt;foreign-keys&gt;&lt;key app="EN" db-id="xdzwxwzprexfr1e9fxlvaf2lraavatzvafzx" timestamp="1709294675"&gt;370&lt;/key&gt;&lt;/foreign-keys&gt;&lt;ref-type name="Journal Article"&gt;17&lt;/ref-type&gt;&lt;contributors&gt;&lt;authors&gt;&lt;author&gt;Maeda, Hirotaka&lt;/author&gt;&lt;author&gt;Yamagishi, Ryota&lt;/author&gt;&lt;author&gt;Ishida, Emile Hideki&lt;/author&gt;&lt;author&gt;Kasuga, Toshihiro&lt;/author&gt;&lt;/authors&gt;&lt;/contributors&gt;&lt;titles&gt;&lt;title&gt;Wettability and dynamics of water droplet on a snail shell&lt;/title&gt;&lt;secondary-title&gt;Journal of Colloid and Interface Science&lt;/secondary-title&gt;&lt;/titles&gt;&lt;periodical&gt;&lt;full-title&gt;Journal of Colloid and Interface Science&lt;/full-title&gt;&lt;abbr-1&gt;J. Colloid Interface Sci.&lt;/abbr-1&gt;&lt;abbr-2&gt;J Colloid Interface Sci&lt;/abbr-2&gt;&lt;abbr-3&gt;Journal of Colloid &amp;amp; Interface Science&lt;/abbr-3&gt;&lt;/periodical&gt;&lt;pages&gt;111-116&lt;/pages&gt;&lt;volume&gt;547&lt;/volume&gt;&lt;keywords&gt;&lt;keyword&gt;Wettability&lt;/keyword&gt;&lt;keyword&gt;Snail shell&lt;/keyword&gt;&lt;keyword&gt;Spreading&lt;/keyword&gt;&lt;keyword&gt;Surface roughness&lt;/keyword&gt;&lt;/keywords&gt;&lt;dates&gt;&lt;year&gt;2019&lt;/year&gt;&lt;pub-dates&gt;&lt;date&gt;2019/07/01/&lt;/date&gt;&lt;/pub-dates&gt;&lt;/dates&gt;&lt;isbn&gt;0021-9797&lt;/isbn&gt;&lt;urls&gt;&lt;related-urls&gt;&lt;url&gt;https://www.sciencedirect.com/science/article/pii/S0021979719303996&lt;/url&gt;&lt;/related-urls&gt;&lt;/urls&gt;&lt;electronic-resource-num&gt;https://doi.org/10.1016/j.jcis.2019.03.096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8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  <w:tr w:rsidR="000F54FD" w:rsidRPr="006B0AC5" w14:paraId="64A6359C" w14:textId="77777777" w:rsidTr="00FE3A5B">
        <w:trPr>
          <w:trHeight w:val="964"/>
        </w:trPr>
        <w:tc>
          <w:tcPr>
            <w:tcW w:w="1809" w:type="dxa"/>
          </w:tcPr>
          <w:p w14:paraId="6429EFB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bookmarkStart w:id="7" w:name="OLE_LINK7"/>
            <w:r w:rsidRPr="006B0AC5">
              <w:rPr>
                <w:rFonts w:ascii="Times New Roman" w:hAnsi="Times New Roman" w:cs="Times New Roman"/>
                <w:sz w:val="20"/>
                <w:szCs w:val="20"/>
              </w:rPr>
              <w:t xml:space="preserve">Water strider </w:t>
            </w:r>
          </w:p>
          <w:p w14:paraId="37DF3A9E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6B0AC5">
              <w:rPr>
                <w:rFonts w:ascii="Times New Roman" w:hAnsi="Times New Roman" w:cs="Times New Roman"/>
                <w:sz w:val="20"/>
                <w:szCs w:val="20"/>
              </w:rPr>
              <w:t>leg</w:t>
            </w:r>
            <w:bookmarkEnd w:id="7"/>
          </w:p>
        </w:tc>
        <w:tc>
          <w:tcPr>
            <w:tcW w:w="2694" w:type="dxa"/>
          </w:tcPr>
          <w:p w14:paraId="09D89D23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5C302D">
              <w:rPr>
                <w:rFonts w:ascii="Times New Roman" w:hAnsi="Times New Roman" w:cs="Times New Roman"/>
                <w:sz w:val="20"/>
                <w:szCs w:val="20"/>
              </w:rPr>
              <w:t>Al shee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, </w:t>
            </w:r>
            <w:r w:rsidRPr="005C302D">
              <w:rPr>
                <w:rFonts w:ascii="Times New Roman" w:hAnsi="Times New Roman" w:cs="Times New Roman"/>
                <w:sz w:val="20"/>
                <w:szCs w:val="20"/>
              </w:rPr>
              <w:t>1H, 1H, 2H, 2H-perfluorodecyltriethoxysilane (PFDTES)</w:t>
            </w:r>
          </w:p>
        </w:tc>
        <w:tc>
          <w:tcPr>
            <w:tcW w:w="2551" w:type="dxa"/>
          </w:tcPr>
          <w:p w14:paraId="5611041B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f</w:t>
            </w:r>
            <w:r w:rsidRPr="005C302D">
              <w:rPr>
                <w:rFonts w:ascii="Times New Roman" w:hAnsi="Times New Roman" w:cs="Times New Roman"/>
                <w:sz w:val="20"/>
                <w:szCs w:val="20"/>
              </w:rPr>
              <w:t>emtosecond laser</w:t>
            </w:r>
          </w:p>
        </w:tc>
        <w:tc>
          <w:tcPr>
            <w:tcW w:w="1985" w:type="dxa"/>
          </w:tcPr>
          <w:p w14:paraId="65D76915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5C302D">
              <w:rPr>
                <w:rFonts w:ascii="Times New Roman" w:hAnsi="Times New Roman" w:cs="Times New Roman"/>
                <w:sz w:val="20"/>
                <w:szCs w:val="20"/>
              </w:rPr>
              <w:t>Self-propelled actuator</w:t>
            </w:r>
          </w:p>
        </w:tc>
        <w:tc>
          <w:tcPr>
            <w:tcW w:w="1842" w:type="dxa"/>
          </w:tcPr>
          <w:p w14:paraId="13E72C57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 w:rsidRPr="005C302D">
              <w:rPr>
                <w:rFonts w:ascii="Times New Roman" w:hAnsi="Times New Roman" w:cs="Times New Roman"/>
                <w:sz w:val="20"/>
                <w:szCs w:val="20"/>
              </w:rPr>
              <w:t>Gradients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t xml:space="preserve"> wettability</w:t>
            </w:r>
          </w:p>
        </w:tc>
        <w:tc>
          <w:tcPr>
            <w:tcW w:w="944" w:type="dxa"/>
          </w:tcPr>
          <w:p w14:paraId="269CB3B0" w14:textId="77777777" w:rsidR="000F54FD" w:rsidRPr="006B0AC5" w:rsidRDefault="000F54FD" w:rsidP="003202B7">
            <w:pPr>
              <w:jc w:val="left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begin"/>
            </w:r>
            <w:r>
              <w:rPr>
                <w:rFonts w:ascii="Times New Roman" w:hAnsi="Times New Roman" w:cs="Times New Roman"/>
                <w:sz w:val="20"/>
                <w:szCs w:val="20"/>
              </w:rPr>
              <w:instrText xml:space="preserve"> ADDIN EN.CITE &lt;EndNote&gt;&lt;Cite&gt;&lt;Author&gt;Dai&lt;/Author&gt;&lt;Year&gt;2022&lt;/Year&gt;&lt;RecNum&gt;372&lt;/RecNum&gt;&lt;DisplayText&gt;&lt;style face="superscript"&gt;29&lt;/style&gt;&lt;/DisplayText&gt;&lt;record&gt;&lt;rec-number&gt;372&lt;/rec-number&gt;&lt;foreign-keys&gt;&lt;key app="EN" db-id="xdzwxwzprexfr1e9fxlvaf2lraavatzvafzx" timestamp="1709296422"&gt;372&lt;/key&gt;&lt;/foreign-keys&gt;&lt;ref-type name="Journal Article"&gt;17&lt;/ref-type&gt;&lt;contributors&gt;&lt;authors&gt;&lt;author&gt;Dai, R. Y.&lt;/author&gt;&lt;author&gt;Li, G. Q.&lt;/author&gt;&lt;author&gt;Xiao, L.&lt;/author&gt;&lt;author&gt;Li, Y. X.&lt;/author&gt;&lt;author&gt;Cui, Z. H.&lt;/author&gt;&lt;author&gt;Jia, L.&lt;/author&gt;&lt;author&gt;Zhou, M. L.&lt;/author&gt;&lt;author&gt;Song, Y. G.&lt;/author&gt;&lt;author&gt;Yang, Y.&lt;/author&gt;&lt;author&gt;Cai, Y.&lt;/author&gt;&lt;author&gt;Chen, C. F.&lt;/author&gt;&lt;author&gt;Yin, K.&lt;/author&gt;&lt;/authors&gt;&lt;/contributors&gt;&lt;titles&gt;&lt;title&gt;A droplet-driven micro-surfboard with dual gradients for programmable motion&lt;/title&gt;&lt;secondary-title&gt;Chemical Engineering Journal&lt;/secondary-title&gt;&lt;/titles&gt;&lt;periodical&gt;&lt;full-title&gt;Chemical Engineering Journal&lt;/full-title&gt;&lt;abbr-1&gt;Chem. Eng. J.&lt;/abbr-1&gt;&lt;abbr-2&gt;Chem Eng J&lt;/abbr-2&gt;&lt;/periodical&gt;&lt;volume&gt;446&lt;/volume&gt;&lt;dates&gt;&lt;year&gt;2022&lt;/year&gt;&lt;pub-dates&gt;&lt;date&gt;2022 Oct&lt;/date&gt;&lt;/pub-dates&gt;&lt;/dates&gt;&lt;isbn&gt;1385-8947&lt;/isbn&gt;&lt;accession-num&gt;WOS:000803689500001&lt;/accession-num&gt;&lt;urls&gt;&lt;related-urls&gt;&lt;url&gt;&amp;lt;Go to ISI&amp;gt;://WOS:000803689500001&lt;/url&gt;&lt;/related-urls&gt;&lt;/urls&gt;&lt;custom7&gt;136874&lt;/custom7&gt;&lt;electronic-resource-num&gt;10.1016/j.cej.2022.136874&lt;/electronic-resource-num&gt;&lt;/record&gt;&lt;/Cite&gt;&lt;/EndNote&gt;</w:instrTex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separate"/>
            </w:r>
            <w:r w:rsidRPr="000B68E4">
              <w:rPr>
                <w:rFonts w:ascii="Times New Roman" w:hAnsi="Times New Roman" w:cs="Times New Roman"/>
                <w:noProof/>
                <w:sz w:val="20"/>
                <w:szCs w:val="20"/>
                <w:vertAlign w:val="superscript"/>
              </w:rPr>
              <w:t>29</w:t>
            </w:r>
            <w:r>
              <w:rPr>
                <w:rFonts w:ascii="Times New Roman" w:hAnsi="Times New Roman" w:cs="Times New Roman"/>
                <w:sz w:val="20"/>
                <w:szCs w:val="20"/>
              </w:rPr>
              <w:fldChar w:fldCharType="end"/>
            </w:r>
          </w:p>
        </w:tc>
      </w:tr>
    </w:tbl>
    <w:p w14:paraId="09AD5952" w14:textId="77777777" w:rsidR="002653BC" w:rsidRPr="000B68E4" w:rsidRDefault="002653BC" w:rsidP="002653BC">
      <w:pPr>
        <w:pStyle w:val="EndNoteBibliography"/>
      </w:pPr>
      <w:r>
        <w:rPr>
          <w:rFonts w:ascii="Times New Roman" w:hAnsi="Times New Roman" w:cs="Times New Roman"/>
          <w:szCs w:val="20"/>
        </w:rPr>
        <w:fldChar w:fldCharType="begin"/>
      </w:r>
      <w:r>
        <w:rPr>
          <w:rFonts w:ascii="Times New Roman" w:hAnsi="Times New Roman" w:cs="Times New Roman"/>
          <w:szCs w:val="20"/>
        </w:rPr>
        <w:instrText xml:space="preserve"> ADDIN EN.REFLIST </w:instrText>
      </w:r>
      <w:r>
        <w:rPr>
          <w:rFonts w:ascii="Times New Roman" w:hAnsi="Times New Roman" w:cs="Times New Roman"/>
          <w:szCs w:val="20"/>
        </w:rPr>
        <w:fldChar w:fldCharType="separate"/>
      </w:r>
      <w:r w:rsidRPr="000B68E4">
        <w:t>1.</w:t>
      </w:r>
      <w:r w:rsidRPr="000B68E4">
        <w:tab/>
        <w:t xml:space="preserve">Gao, X.;  Yan, X.;  Yao, X.;  Xu, L.;  Zhang, K.;  Zhang, J.;  Yang, B.; Jiang, L., The Dry-Style Antifogging Properties of Mosquito Compound Eyes and Artificial Analogues Prepared by Soft Lithography. </w:t>
      </w:r>
      <w:r w:rsidRPr="000B68E4">
        <w:rPr>
          <w:i/>
        </w:rPr>
        <w:t xml:space="preserve">Adv. Mater. </w:t>
      </w:r>
      <w:r w:rsidRPr="000B68E4">
        <w:rPr>
          <w:b/>
        </w:rPr>
        <w:t>2007,</w:t>
      </w:r>
      <w:r w:rsidRPr="000B68E4">
        <w:t xml:space="preserve"> </w:t>
      </w:r>
      <w:r w:rsidRPr="000B68E4">
        <w:rPr>
          <w:i/>
        </w:rPr>
        <w:t>19</w:t>
      </w:r>
      <w:r w:rsidRPr="000B68E4">
        <w:t xml:space="preserve"> (17), 2213-2217 </w:t>
      </w:r>
      <w:hyperlink r:id="rId6" w:history="1">
        <w:r w:rsidRPr="000B68E4">
          <w:rPr>
            <w:rStyle w:val="a8"/>
          </w:rPr>
          <w:t>https://doi.org/10.1002/adma.200601946</w:t>
        </w:r>
      </w:hyperlink>
      <w:r w:rsidRPr="000B68E4">
        <w:t>.</w:t>
      </w:r>
    </w:p>
    <w:p w14:paraId="5A48469D" w14:textId="77777777" w:rsidR="002653BC" w:rsidRPr="000B68E4" w:rsidRDefault="002653BC" w:rsidP="002653BC">
      <w:pPr>
        <w:pStyle w:val="EndNoteBibliography"/>
      </w:pPr>
      <w:r w:rsidRPr="000B68E4">
        <w:t>2.</w:t>
      </w:r>
      <w:r w:rsidRPr="000B68E4">
        <w:tab/>
        <w:t xml:space="preserve">Qu, P.;  Chen, F.;  Liu, H.;  Yang, Q.;  Lu, J.;  Si, J.;  Wang, Y.; Hou, X., A simple route to fabricate artificial compound eye structures. </w:t>
      </w:r>
      <w:r w:rsidRPr="000B68E4">
        <w:rPr>
          <w:i/>
        </w:rPr>
        <w:t xml:space="preserve">Opt. Express </w:t>
      </w:r>
      <w:r w:rsidRPr="000B68E4">
        <w:rPr>
          <w:b/>
        </w:rPr>
        <w:t>2012,</w:t>
      </w:r>
      <w:r w:rsidRPr="000B68E4">
        <w:t xml:space="preserve"> </w:t>
      </w:r>
      <w:r w:rsidRPr="000B68E4">
        <w:rPr>
          <w:i/>
        </w:rPr>
        <w:t>20</w:t>
      </w:r>
      <w:r w:rsidRPr="000B68E4">
        <w:t xml:space="preserve"> (5),  </w:t>
      </w:r>
      <w:hyperlink r:id="rId7" w:history="1">
        <w:r w:rsidRPr="000B68E4">
          <w:rPr>
            <w:rStyle w:val="a8"/>
          </w:rPr>
          <w:t>https://doi.org/10.1364/oe.20.005775</w:t>
        </w:r>
      </w:hyperlink>
      <w:r w:rsidRPr="000B68E4">
        <w:t>.</w:t>
      </w:r>
    </w:p>
    <w:p w14:paraId="21C9D07D" w14:textId="77777777" w:rsidR="002653BC" w:rsidRPr="000B68E4" w:rsidRDefault="002653BC" w:rsidP="002653BC">
      <w:pPr>
        <w:pStyle w:val="EndNoteBibliography"/>
      </w:pPr>
      <w:r w:rsidRPr="000B68E4">
        <w:t>3.</w:t>
      </w:r>
      <w:r w:rsidRPr="000B68E4">
        <w:tab/>
        <w:t xml:space="preserve">Song, Y.;  Liu, Y.;  Jiang, H.;  Zhang, Y.;  Zhao, J.;  Han, Z.; Ren, L., Mosquito eyes inspired surfaces with robust antireflectivity and superhydrophobicity. </w:t>
      </w:r>
      <w:r w:rsidRPr="000B68E4">
        <w:rPr>
          <w:i/>
        </w:rPr>
        <w:t xml:space="preserve">Surf. Coat. Technol. </w:t>
      </w:r>
      <w:r w:rsidRPr="000B68E4">
        <w:rPr>
          <w:b/>
        </w:rPr>
        <w:t>2017,</w:t>
      </w:r>
      <w:r w:rsidRPr="000B68E4">
        <w:t xml:space="preserve"> </w:t>
      </w:r>
      <w:r w:rsidRPr="000B68E4">
        <w:rPr>
          <w:i/>
        </w:rPr>
        <w:t>316</w:t>
      </w:r>
      <w:r w:rsidRPr="000B68E4">
        <w:t xml:space="preserve">, 85-92 </w:t>
      </w:r>
      <w:hyperlink r:id="rId8" w:history="1">
        <w:r w:rsidRPr="000B68E4">
          <w:rPr>
            <w:rStyle w:val="a8"/>
          </w:rPr>
          <w:t>https://doi.org/10.1016/j.surfcoat.2017.03.010</w:t>
        </w:r>
      </w:hyperlink>
      <w:r w:rsidRPr="000B68E4">
        <w:t>.</w:t>
      </w:r>
    </w:p>
    <w:p w14:paraId="5650064E" w14:textId="77777777" w:rsidR="002653BC" w:rsidRPr="000B68E4" w:rsidRDefault="002653BC" w:rsidP="002653BC">
      <w:pPr>
        <w:pStyle w:val="EndNoteBibliography"/>
      </w:pPr>
      <w:r w:rsidRPr="000B68E4">
        <w:t>4.</w:t>
      </w:r>
      <w:r w:rsidRPr="000B68E4">
        <w:tab/>
        <w:t xml:space="preserve">Zhang, L.;  Sun, L.;  Zhang, Z.;  Wang, Y.;  Yang, Z.;  Liu, C.;  Li, Z.; Zhao, Y., Bioinspired superhydrophobic surface by hierarchically colloidal assembling of microparticles and colloidal nanoparticles. </w:t>
      </w:r>
      <w:r w:rsidRPr="000B68E4">
        <w:rPr>
          <w:i/>
        </w:rPr>
        <w:t xml:space="preserve">Chem. Eng. J. </w:t>
      </w:r>
      <w:r w:rsidRPr="000B68E4">
        <w:rPr>
          <w:b/>
        </w:rPr>
        <w:t>2020,</w:t>
      </w:r>
      <w:r w:rsidRPr="000B68E4">
        <w:t xml:space="preserve"> </w:t>
      </w:r>
      <w:r w:rsidRPr="000B68E4">
        <w:rPr>
          <w:i/>
        </w:rPr>
        <w:t>394</w:t>
      </w:r>
      <w:r w:rsidRPr="000B68E4">
        <w:t xml:space="preserve">,  </w:t>
      </w:r>
      <w:hyperlink r:id="rId9" w:history="1">
        <w:r w:rsidRPr="000B68E4">
          <w:rPr>
            <w:rStyle w:val="a8"/>
          </w:rPr>
          <w:t>https://doi.org/10.1016/j.cej.2020.125008</w:t>
        </w:r>
      </w:hyperlink>
      <w:r w:rsidRPr="000B68E4">
        <w:t>.</w:t>
      </w:r>
    </w:p>
    <w:p w14:paraId="570EAF55" w14:textId="77777777" w:rsidR="002653BC" w:rsidRPr="000B68E4" w:rsidRDefault="002653BC" w:rsidP="002653BC">
      <w:pPr>
        <w:pStyle w:val="EndNoteBibliography"/>
      </w:pPr>
      <w:r w:rsidRPr="000B68E4">
        <w:rPr>
          <w:rFonts w:hint="eastAsia"/>
        </w:rPr>
        <w:t>5.</w:t>
      </w:r>
      <w:r w:rsidRPr="000B68E4">
        <w:rPr>
          <w:rFonts w:hint="eastAsia"/>
        </w:rPr>
        <w:tab/>
        <w:t xml:space="preserve">Sun, Z.;  Liao, T.;  Liu, K.;  Jiang, L.;  Kim, J. H.; Dou, S. X., Fly‐Eye Inspired Superhydrophobic Anti‐Fogging Inorganic Nanostructures. </w:t>
      </w:r>
      <w:r w:rsidRPr="000B68E4">
        <w:rPr>
          <w:rFonts w:hint="eastAsia"/>
          <w:i/>
        </w:rPr>
        <w:t xml:space="preserve">Small </w:t>
      </w:r>
      <w:r w:rsidRPr="000B68E4">
        <w:rPr>
          <w:rFonts w:hint="eastAsia"/>
          <w:b/>
        </w:rPr>
        <w:t>2014,</w:t>
      </w:r>
      <w:r w:rsidRPr="000B68E4">
        <w:rPr>
          <w:rFonts w:hint="eastAsia"/>
        </w:rPr>
        <w:t xml:space="preserve"> </w:t>
      </w:r>
      <w:r w:rsidRPr="000B68E4">
        <w:rPr>
          <w:rFonts w:hint="eastAsia"/>
          <w:i/>
        </w:rPr>
        <w:t>10</w:t>
      </w:r>
      <w:r w:rsidRPr="000B68E4">
        <w:rPr>
          <w:rFonts w:hint="eastAsia"/>
        </w:rPr>
        <w:t xml:space="preserve"> (15), 3001-3006 </w:t>
      </w:r>
      <w:hyperlink r:id="rId10" w:history="1">
        <w:r w:rsidRPr="000B68E4">
          <w:rPr>
            <w:rStyle w:val="a8"/>
            <w:rFonts w:hint="eastAsia"/>
          </w:rPr>
          <w:t>https://doi.org/10.1002/smll.201400516</w:t>
        </w:r>
      </w:hyperlink>
      <w:r w:rsidRPr="000B68E4">
        <w:rPr>
          <w:rFonts w:hint="eastAsia"/>
        </w:rPr>
        <w:t>.</w:t>
      </w:r>
    </w:p>
    <w:p w14:paraId="69693747" w14:textId="77777777" w:rsidR="002653BC" w:rsidRPr="000B68E4" w:rsidRDefault="002653BC" w:rsidP="002653BC">
      <w:pPr>
        <w:pStyle w:val="EndNoteBibliography"/>
      </w:pPr>
      <w:r w:rsidRPr="000B68E4">
        <w:t>6.</w:t>
      </w:r>
      <w:r w:rsidRPr="000B68E4">
        <w:tab/>
        <w:t xml:space="preserve">Li, M.;  Yang, T.;  Yang, Q.;  Fang, </w:t>
      </w:r>
      <w:r w:rsidRPr="000B68E4">
        <w:rPr>
          <w:rFonts w:hint="eastAsia"/>
        </w:rPr>
        <w:t xml:space="preserve">Z.;  Bian, H.;  Zhang, C.;  Hou, X.; Chen, F., Bioinspired Anti‐Fogging and Anti‐Fouling Artificial Compound Eyes. </w:t>
      </w:r>
      <w:r w:rsidRPr="000B68E4">
        <w:rPr>
          <w:rFonts w:hint="eastAsia"/>
          <w:i/>
        </w:rPr>
        <w:t xml:space="preserve">Advanced Optical Materials </w:t>
      </w:r>
      <w:r w:rsidRPr="000B68E4">
        <w:rPr>
          <w:rFonts w:hint="eastAsia"/>
          <w:b/>
        </w:rPr>
        <w:t>2022,</w:t>
      </w:r>
      <w:r w:rsidRPr="000B68E4">
        <w:rPr>
          <w:rFonts w:hint="eastAsia"/>
        </w:rPr>
        <w:t xml:space="preserve"> </w:t>
      </w:r>
      <w:r w:rsidRPr="000B68E4">
        <w:rPr>
          <w:rFonts w:hint="eastAsia"/>
          <w:i/>
        </w:rPr>
        <w:t>10</w:t>
      </w:r>
      <w:r w:rsidRPr="000B68E4">
        <w:rPr>
          <w:rFonts w:hint="eastAsia"/>
        </w:rPr>
        <w:t xml:space="preserve"> (17),  </w:t>
      </w:r>
      <w:hyperlink r:id="rId11" w:history="1">
        <w:r w:rsidRPr="000B68E4">
          <w:rPr>
            <w:rStyle w:val="a8"/>
            <w:rFonts w:hint="eastAsia"/>
          </w:rPr>
          <w:t>https://doi.org/10.1002/adom.202200861</w:t>
        </w:r>
      </w:hyperlink>
      <w:r w:rsidRPr="000B68E4">
        <w:rPr>
          <w:rFonts w:hint="eastAsia"/>
        </w:rPr>
        <w:t>.</w:t>
      </w:r>
    </w:p>
    <w:p w14:paraId="047A921D" w14:textId="77777777" w:rsidR="002653BC" w:rsidRPr="000B68E4" w:rsidRDefault="002653BC" w:rsidP="002653BC">
      <w:pPr>
        <w:pStyle w:val="EndNoteBibliography"/>
      </w:pPr>
      <w:r w:rsidRPr="000B68E4">
        <w:t>7.</w:t>
      </w:r>
      <w:r w:rsidRPr="000B68E4">
        <w:tab/>
        <w:t xml:space="preserve">Li, Y.;  Zhang, J.;  Zhu, S.;  Dong, H.;  Wang, Z.;  Sun, Z.;  Guo, J.; Yang, B., Bioinspired silicon hollow-tip arrays for high performance broadband anti-reflective and water-repellent coatings. </w:t>
      </w:r>
      <w:r w:rsidRPr="000B68E4">
        <w:rPr>
          <w:i/>
        </w:rPr>
        <w:t xml:space="preserve">J. Mater. Chem. </w:t>
      </w:r>
      <w:r w:rsidRPr="000B68E4">
        <w:rPr>
          <w:b/>
        </w:rPr>
        <w:t>2009,</w:t>
      </w:r>
      <w:r w:rsidRPr="000B68E4">
        <w:t xml:space="preserve"> </w:t>
      </w:r>
      <w:r w:rsidRPr="000B68E4">
        <w:rPr>
          <w:i/>
        </w:rPr>
        <w:t>19</w:t>
      </w:r>
      <w:r w:rsidRPr="000B68E4">
        <w:t xml:space="preserve"> (13),  </w:t>
      </w:r>
      <w:hyperlink r:id="rId12" w:history="1">
        <w:r w:rsidRPr="000B68E4">
          <w:rPr>
            <w:rStyle w:val="a8"/>
          </w:rPr>
          <w:t>https://doi.org/10.1039/b821967b</w:t>
        </w:r>
      </w:hyperlink>
      <w:r w:rsidRPr="000B68E4">
        <w:t>.</w:t>
      </w:r>
    </w:p>
    <w:p w14:paraId="6D44048D" w14:textId="77777777" w:rsidR="002653BC" w:rsidRPr="000B68E4" w:rsidRDefault="002653BC" w:rsidP="002653BC">
      <w:pPr>
        <w:pStyle w:val="EndNoteBibliography"/>
      </w:pPr>
      <w:r w:rsidRPr="000B68E4">
        <w:t>8.</w:t>
      </w:r>
      <w:r w:rsidRPr="000B68E4">
        <w:tab/>
        <w:t xml:space="preserve">Raut, H. K.;  Dinachali, S. S.;  He, A. Y.;  Ganesh, V. A.;  Saifullah, M. S. M.;  Law, J.; Ramakrishna, S., Robust and durable polyhedral oligomeric silsesquioxane-based anti-reflective nanostructures with broadband quasi-omnidirectional properties. </w:t>
      </w:r>
      <w:r w:rsidRPr="000B68E4">
        <w:rPr>
          <w:i/>
        </w:rPr>
        <w:t xml:space="preserve">Energy &amp; Environmental Science </w:t>
      </w:r>
      <w:r w:rsidRPr="000B68E4">
        <w:rPr>
          <w:b/>
        </w:rPr>
        <w:t>2013,</w:t>
      </w:r>
      <w:r w:rsidRPr="000B68E4">
        <w:t xml:space="preserve"> </w:t>
      </w:r>
      <w:r w:rsidRPr="000B68E4">
        <w:rPr>
          <w:i/>
        </w:rPr>
        <w:t>6</w:t>
      </w:r>
      <w:r w:rsidRPr="000B68E4">
        <w:t xml:space="preserve"> (6),  </w:t>
      </w:r>
      <w:hyperlink r:id="rId13" w:history="1">
        <w:r w:rsidRPr="000B68E4">
          <w:rPr>
            <w:rStyle w:val="a8"/>
          </w:rPr>
          <w:t>https://doi.org/10.1039/c3ee24037a</w:t>
        </w:r>
      </w:hyperlink>
      <w:r w:rsidRPr="000B68E4">
        <w:t>.</w:t>
      </w:r>
    </w:p>
    <w:p w14:paraId="656F80E5" w14:textId="77777777" w:rsidR="002653BC" w:rsidRPr="000B68E4" w:rsidRDefault="002653BC" w:rsidP="002653BC">
      <w:pPr>
        <w:pStyle w:val="EndNoteBibliography"/>
      </w:pPr>
      <w:r w:rsidRPr="000B68E4">
        <w:t>9.</w:t>
      </w:r>
      <w:r w:rsidRPr="000B68E4">
        <w:tab/>
        <w:t xml:space="preserve">Kuo, W.-K.;  Hsu, J.-J.;  Nien, C.-K.; Yu, H. H., Moth-Eye-Inspired Biophotonic Surfaces with Antireflective and Hydrophobic Characteristics. </w:t>
      </w:r>
      <w:r w:rsidRPr="000B68E4">
        <w:rPr>
          <w:i/>
        </w:rPr>
        <w:t xml:space="preserve">ACS Appl. Mater. Interfaces </w:t>
      </w:r>
      <w:r w:rsidRPr="000B68E4">
        <w:rPr>
          <w:b/>
        </w:rPr>
        <w:t>2016,</w:t>
      </w:r>
      <w:r w:rsidRPr="000B68E4">
        <w:t xml:space="preserve"> </w:t>
      </w:r>
      <w:r w:rsidRPr="000B68E4">
        <w:rPr>
          <w:i/>
        </w:rPr>
        <w:t>8</w:t>
      </w:r>
      <w:r w:rsidRPr="000B68E4">
        <w:t xml:space="preserve"> (46), 32021-32030 </w:t>
      </w:r>
      <w:hyperlink r:id="rId14" w:history="1">
        <w:r w:rsidRPr="000B68E4">
          <w:rPr>
            <w:rStyle w:val="a8"/>
          </w:rPr>
          <w:t>https://doi.org/10.1021/acsami.6b10960</w:t>
        </w:r>
      </w:hyperlink>
      <w:r w:rsidRPr="000B68E4">
        <w:t>.</w:t>
      </w:r>
    </w:p>
    <w:p w14:paraId="01B0ABC9" w14:textId="77777777" w:rsidR="002653BC" w:rsidRPr="000B68E4" w:rsidRDefault="002653BC" w:rsidP="002653BC">
      <w:pPr>
        <w:pStyle w:val="EndNoteBibliography"/>
      </w:pPr>
      <w:r w:rsidRPr="000B68E4">
        <w:t>10.</w:t>
      </w:r>
      <w:r w:rsidRPr="000B68E4">
        <w:tab/>
        <w:t xml:space="preserve">Han, Z.;  Mu, Z.;  Li, B.;  Wang, Z.;  Zhang, J.;  Niu, S.; Ren, L., Active Antifogging Property of Monolayer SiO2 Film with Bioinspired Multiscale Hierarchical Pagoda Structures. </w:t>
      </w:r>
      <w:r w:rsidRPr="000B68E4">
        <w:rPr>
          <w:i/>
        </w:rPr>
        <w:t xml:space="preserve">ACS Nano </w:t>
      </w:r>
      <w:r w:rsidRPr="000B68E4">
        <w:rPr>
          <w:b/>
        </w:rPr>
        <w:t>2016,</w:t>
      </w:r>
      <w:r w:rsidRPr="000B68E4">
        <w:t xml:space="preserve"> </w:t>
      </w:r>
      <w:r w:rsidRPr="000B68E4">
        <w:rPr>
          <w:i/>
        </w:rPr>
        <w:t>10</w:t>
      </w:r>
      <w:r w:rsidRPr="000B68E4">
        <w:t xml:space="preserve"> (9), 8591-8602 </w:t>
      </w:r>
      <w:hyperlink r:id="rId15" w:history="1">
        <w:r w:rsidRPr="000B68E4">
          <w:rPr>
            <w:rStyle w:val="a8"/>
          </w:rPr>
          <w:t>https://doi.org/10.1021/acsnano.6b03884</w:t>
        </w:r>
      </w:hyperlink>
      <w:r w:rsidRPr="000B68E4">
        <w:t>.</w:t>
      </w:r>
    </w:p>
    <w:p w14:paraId="71BAE248" w14:textId="77777777" w:rsidR="002653BC" w:rsidRPr="000B68E4" w:rsidRDefault="002653BC" w:rsidP="002653BC">
      <w:pPr>
        <w:pStyle w:val="EndNoteBibliography"/>
      </w:pPr>
      <w:r w:rsidRPr="000B68E4">
        <w:t>11.</w:t>
      </w:r>
      <w:r w:rsidRPr="000B68E4">
        <w:tab/>
        <w:t xml:space="preserve">Li, P. L.;  Zhang, B.;  Zhao, H. B.;  Zhang, L. J.;  Wang, Z.;  Xu, X. Y.;  Fu, T. T.;  Wang, X. N.;  Hou, Y. P.;  Fan, Y. Z.; Wang, L., Unidirectional Droplet Transport on the Biofabricated Butterfly Wing. </w:t>
      </w:r>
      <w:r w:rsidRPr="000B68E4">
        <w:rPr>
          <w:i/>
        </w:rPr>
        <w:t xml:space="preserve">Langmuir </w:t>
      </w:r>
      <w:r w:rsidRPr="000B68E4">
        <w:rPr>
          <w:b/>
        </w:rPr>
        <w:t>2018,</w:t>
      </w:r>
      <w:r w:rsidRPr="000B68E4">
        <w:t xml:space="preserve"> </w:t>
      </w:r>
      <w:r w:rsidRPr="000B68E4">
        <w:rPr>
          <w:i/>
        </w:rPr>
        <w:t>34</w:t>
      </w:r>
      <w:r w:rsidRPr="000B68E4">
        <w:t xml:space="preserve"> (41), 12482-12487 </w:t>
      </w:r>
      <w:hyperlink r:id="rId16" w:history="1">
        <w:r w:rsidRPr="000B68E4">
          <w:rPr>
            <w:rStyle w:val="a8"/>
          </w:rPr>
          <w:t>https://doi.org/10.1021/acs.langmuir.8b02550</w:t>
        </w:r>
      </w:hyperlink>
      <w:r w:rsidRPr="000B68E4">
        <w:t>.</w:t>
      </w:r>
    </w:p>
    <w:p w14:paraId="2987E111" w14:textId="77777777" w:rsidR="002653BC" w:rsidRPr="000B68E4" w:rsidRDefault="002653BC" w:rsidP="002653BC">
      <w:pPr>
        <w:pStyle w:val="EndNoteBibliography"/>
      </w:pPr>
      <w:r w:rsidRPr="000B68E4">
        <w:t>12.</w:t>
      </w:r>
      <w:r w:rsidRPr="000B68E4">
        <w:tab/>
        <w:t xml:space="preserve">Du, Y.;  Wu, T.;  Zhou, W.;  Li, C.;  Ding, C.;  Chen, P.;  Xie, H.; Qu, J., Cicada Wing-Inspired </w:t>
      </w:r>
      <w:r w:rsidRPr="000B68E4">
        <w:lastRenderedPageBreak/>
        <w:t xml:space="preserve">Transparent Polystyrene Film Integrating Self-Cleaning, Antifogging, and Antibacterial Properties. </w:t>
      </w:r>
      <w:r w:rsidRPr="000B68E4">
        <w:rPr>
          <w:i/>
        </w:rPr>
        <w:t xml:space="preserve">ACS Appl. Mater. Interfaces </w:t>
      </w:r>
      <w:r w:rsidRPr="000B68E4">
        <w:rPr>
          <w:b/>
        </w:rPr>
        <w:t>2023,</w:t>
      </w:r>
      <w:r w:rsidRPr="000B68E4">
        <w:t xml:space="preserve"> </w:t>
      </w:r>
      <w:r w:rsidRPr="000B68E4">
        <w:rPr>
          <w:i/>
        </w:rPr>
        <w:t>15</w:t>
      </w:r>
      <w:r w:rsidRPr="000B68E4">
        <w:t xml:space="preserve"> (39), 46538-46549 </w:t>
      </w:r>
      <w:hyperlink r:id="rId17" w:history="1">
        <w:r w:rsidRPr="000B68E4">
          <w:rPr>
            <w:rStyle w:val="a8"/>
          </w:rPr>
          <w:t>https://doi.org/10.1021/acsami.3c10214</w:t>
        </w:r>
      </w:hyperlink>
      <w:r w:rsidRPr="000B68E4">
        <w:t>.</w:t>
      </w:r>
    </w:p>
    <w:p w14:paraId="5CD20BC9" w14:textId="77777777" w:rsidR="002653BC" w:rsidRPr="000B68E4" w:rsidRDefault="002653BC" w:rsidP="002653BC">
      <w:pPr>
        <w:pStyle w:val="EndNoteBibliography"/>
      </w:pPr>
      <w:r w:rsidRPr="000B68E4">
        <w:t>13.</w:t>
      </w:r>
      <w:r w:rsidRPr="000B68E4">
        <w:tab/>
        <w:t xml:space="preserve">Gupta, A.;  Cheng, H. Y.;  Lin, K. H.;  Wu, C. T.;  Roy, P. K.;  Ghosh, S.; Chattopadhyay, S., Gold coated &lt;i&gt;Cicada&lt;/i&gt; wings: Anti-reflective micro-environment for plasmonic enhancement of fluorescence from upconversion nanoparticles. </w:t>
      </w:r>
      <w:r w:rsidRPr="000B68E4">
        <w:rPr>
          <w:i/>
        </w:rPr>
        <w:t xml:space="preserve">Materials Science and Engineering C-Materials for Biological Applications </w:t>
      </w:r>
      <w:r w:rsidRPr="000B68E4">
        <w:rPr>
          <w:b/>
        </w:rPr>
        <w:t>2019,</w:t>
      </w:r>
      <w:r w:rsidRPr="000B68E4">
        <w:t xml:space="preserve"> </w:t>
      </w:r>
      <w:r w:rsidRPr="000B68E4">
        <w:rPr>
          <w:i/>
        </w:rPr>
        <w:t>102</w:t>
      </w:r>
      <w:r w:rsidRPr="000B68E4">
        <w:t xml:space="preserve">, 569-577 </w:t>
      </w:r>
      <w:hyperlink r:id="rId18" w:history="1">
        <w:r w:rsidRPr="000B68E4">
          <w:rPr>
            <w:rStyle w:val="a8"/>
          </w:rPr>
          <w:t>https://doi.org/10.1016/j.msec.2019.04.080</w:t>
        </w:r>
      </w:hyperlink>
      <w:r w:rsidRPr="000B68E4">
        <w:t>.</w:t>
      </w:r>
    </w:p>
    <w:p w14:paraId="011B0A38" w14:textId="77777777" w:rsidR="002653BC" w:rsidRPr="000B68E4" w:rsidRDefault="002653BC" w:rsidP="002653BC">
      <w:pPr>
        <w:pStyle w:val="EndNoteBibliography"/>
      </w:pPr>
      <w:r w:rsidRPr="000B68E4">
        <w:t>14.</w:t>
      </w:r>
      <w:r w:rsidRPr="000B68E4">
        <w:tab/>
        <w:t xml:space="preserve">Qu, C.;  Rozsa, J. L.;  Jung, H.-J.;  Williams, A. R.;  Markin, E. K.;  Running, M. P.;  McNamara, S.; Walsh, K. M., Bio-inspired antimicrobial surfaces fabricated by glancing angle deposition. </w:t>
      </w:r>
      <w:r w:rsidRPr="000B68E4">
        <w:rPr>
          <w:i/>
        </w:rPr>
        <w:t xml:space="preserve">Scientific Reports </w:t>
      </w:r>
      <w:r w:rsidRPr="000B68E4">
        <w:rPr>
          <w:b/>
        </w:rPr>
        <w:t>2023,</w:t>
      </w:r>
      <w:r w:rsidRPr="000B68E4">
        <w:t xml:space="preserve"> </w:t>
      </w:r>
      <w:r w:rsidRPr="000B68E4">
        <w:rPr>
          <w:i/>
        </w:rPr>
        <w:t>13</w:t>
      </w:r>
      <w:r w:rsidRPr="000B68E4">
        <w:t xml:space="preserve"> (1),  </w:t>
      </w:r>
      <w:hyperlink r:id="rId19" w:history="1">
        <w:r w:rsidRPr="000B68E4">
          <w:rPr>
            <w:rStyle w:val="a8"/>
          </w:rPr>
          <w:t>https://doi.org/10.1038/s41598-022-27225-4</w:t>
        </w:r>
      </w:hyperlink>
      <w:r w:rsidRPr="000B68E4">
        <w:t>.</w:t>
      </w:r>
    </w:p>
    <w:p w14:paraId="0563C4EA" w14:textId="77777777" w:rsidR="002653BC" w:rsidRPr="000B68E4" w:rsidRDefault="002653BC" w:rsidP="002653BC">
      <w:pPr>
        <w:pStyle w:val="EndNoteBibliography"/>
      </w:pPr>
      <w:r w:rsidRPr="000B68E4">
        <w:t>15.</w:t>
      </w:r>
      <w:r w:rsidRPr="000B68E4">
        <w:tab/>
        <w:t xml:space="preserve">Bhadra, C. M.;  Khanh Truong, V.;  Pham, V. T. H.;  Al Kobaisi, M.;  Seniutinas, G.;  Wang, J. Y.;  Juodkazis, S.;  Crawford, R. J.; Ivanova, E. P., Antibacterial titanium nano-patterned arrays inspired by dragonfly wings. </w:t>
      </w:r>
      <w:r w:rsidRPr="000B68E4">
        <w:rPr>
          <w:i/>
        </w:rPr>
        <w:t xml:space="preserve">Scientific Reports </w:t>
      </w:r>
      <w:r w:rsidRPr="000B68E4">
        <w:rPr>
          <w:b/>
        </w:rPr>
        <w:t>2015,</w:t>
      </w:r>
      <w:r w:rsidRPr="000B68E4">
        <w:t xml:space="preserve"> </w:t>
      </w:r>
      <w:r w:rsidRPr="000B68E4">
        <w:rPr>
          <w:i/>
        </w:rPr>
        <w:t>5</w:t>
      </w:r>
      <w:r w:rsidRPr="000B68E4">
        <w:t xml:space="preserve"> (1),  </w:t>
      </w:r>
      <w:hyperlink r:id="rId20" w:history="1">
        <w:r w:rsidRPr="000B68E4">
          <w:rPr>
            <w:rStyle w:val="a8"/>
          </w:rPr>
          <w:t>https://doi.org/10.1038/srep16817</w:t>
        </w:r>
      </w:hyperlink>
      <w:r w:rsidRPr="000B68E4">
        <w:t>.</w:t>
      </w:r>
    </w:p>
    <w:p w14:paraId="5F85EBD2" w14:textId="77777777" w:rsidR="002653BC" w:rsidRPr="000B68E4" w:rsidRDefault="002653BC" w:rsidP="002653BC">
      <w:pPr>
        <w:pStyle w:val="EndNoteBibliography"/>
      </w:pPr>
      <w:r w:rsidRPr="000B68E4">
        <w:t>16.</w:t>
      </w:r>
      <w:r w:rsidRPr="000B68E4">
        <w:tab/>
        <w:t xml:space="preserve">Tang, Y.;  Sun, H.;  Qin, Z.;  Yin, S.;  Tian, L.; Liu, Z., Bioinspired photocatalytic ZnO/Au nanopillar-modified surface for enhanced antibacterial and antiadhesive property. </w:t>
      </w:r>
      <w:r w:rsidRPr="000B68E4">
        <w:rPr>
          <w:i/>
        </w:rPr>
        <w:t xml:space="preserve">Chem. Eng. J. </w:t>
      </w:r>
      <w:r w:rsidRPr="000B68E4">
        <w:rPr>
          <w:b/>
        </w:rPr>
        <w:t>2020,</w:t>
      </w:r>
      <w:r w:rsidRPr="000B68E4">
        <w:t xml:space="preserve"> </w:t>
      </w:r>
      <w:r w:rsidRPr="000B68E4">
        <w:rPr>
          <w:i/>
        </w:rPr>
        <w:t>398</w:t>
      </w:r>
      <w:r w:rsidRPr="000B68E4">
        <w:t xml:space="preserve">,  </w:t>
      </w:r>
      <w:hyperlink r:id="rId21" w:history="1">
        <w:r w:rsidRPr="000B68E4">
          <w:rPr>
            <w:rStyle w:val="a8"/>
          </w:rPr>
          <w:t>https://doi.org/10.1016/j.cej.2020.125575</w:t>
        </w:r>
      </w:hyperlink>
      <w:r w:rsidRPr="000B68E4">
        <w:t>.</w:t>
      </w:r>
    </w:p>
    <w:p w14:paraId="2FB4C013" w14:textId="77777777" w:rsidR="002653BC" w:rsidRPr="000B68E4" w:rsidRDefault="002653BC" w:rsidP="002653BC">
      <w:pPr>
        <w:pStyle w:val="EndNoteBibliography"/>
      </w:pPr>
      <w:r w:rsidRPr="000B68E4">
        <w:t>17.</w:t>
      </w:r>
      <w:r w:rsidRPr="000B68E4">
        <w:tab/>
        <w:t xml:space="preserve">Li, Y.;  Li, X.;  Liu, X.;  Zhu, B.;  Muzammil, I.;  Lei, M.; Lakhtakia, A., Biomimetic Random Arrays of Nanopillars and Nanocones with Robust Antiwetting Characteristics. </w:t>
      </w:r>
      <w:r w:rsidRPr="000B68E4">
        <w:rPr>
          <w:i/>
        </w:rPr>
        <w:t xml:space="preserve">The Journal of Physical Chemistry C </w:t>
      </w:r>
      <w:r w:rsidRPr="000B68E4">
        <w:rPr>
          <w:b/>
        </w:rPr>
        <w:t>2020,</w:t>
      </w:r>
      <w:r w:rsidRPr="000B68E4">
        <w:t xml:space="preserve"> </w:t>
      </w:r>
      <w:r w:rsidRPr="000B68E4">
        <w:rPr>
          <w:i/>
        </w:rPr>
        <w:t>124</w:t>
      </w:r>
      <w:r w:rsidRPr="000B68E4">
        <w:t xml:space="preserve"> (31), 17095-17102 </w:t>
      </w:r>
      <w:hyperlink r:id="rId22" w:history="1">
        <w:r w:rsidRPr="000B68E4">
          <w:rPr>
            <w:rStyle w:val="a8"/>
          </w:rPr>
          <w:t>https://doi.org/10.1021/acs.jpcc.0c04804</w:t>
        </w:r>
      </w:hyperlink>
      <w:r w:rsidRPr="000B68E4">
        <w:t>.</w:t>
      </w:r>
    </w:p>
    <w:p w14:paraId="443958E4" w14:textId="77777777" w:rsidR="002653BC" w:rsidRPr="000B68E4" w:rsidRDefault="002653BC" w:rsidP="002653BC">
      <w:pPr>
        <w:pStyle w:val="EndNoteBibliography"/>
      </w:pPr>
      <w:r w:rsidRPr="000B68E4">
        <w:t>18.</w:t>
      </w:r>
      <w:r w:rsidRPr="000B68E4">
        <w:tab/>
        <w:t xml:space="preserve">Green, D. W.;  Lee, K. K.-H.;  Watson, J. A.;  Kim, H.-Y.;  Yoon, K.-S.;  Kim, E.-J.;  Lee, J.-M.;  Watson, G. S.; Jung, H.-S., High Quality Bioreplication of Intricate Nanostructures from a Fragile Gecko Skin Surface with Bactericidal Properties. </w:t>
      </w:r>
      <w:r w:rsidRPr="000B68E4">
        <w:rPr>
          <w:i/>
        </w:rPr>
        <w:t xml:space="preserve">Scientific Reports </w:t>
      </w:r>
      <w:r w:rsidRPr="000B68E4">
        <w:rPr>
          <w:b/>
        </w:rPr>
        <w:t>2017,</w:t>
      </w:r>
      <w:r w:rsidRPr="000B68E4">
        <w:t xml:space="preserve"> </w:t>
      </w:r>
      <w:r w:rsidRPr="000B68E4">
        <w:rPr>
          <w:i/>
        </w:rPr>
        <w:t>7</w:t>
      </w:r>
      <w:r w:rsidRPr="000B68E4">
        <w:t xml:space="preserve"> (1),  </w:t>
      </w:r>
      <w:hyperlink r:id="rId23" w:history="1">
        <w:r w:rsidRPr="000B68E4">
          <w:rPr>
            <w:rStyle w:val="a8"/>
          </w:rPr>
          <w:t>https://doi.org/10.1038/srep41023</w:t>
        </w:r>
      </w:hyperlink>
      <w:r w:rsidRPr="000B68E4">
        <w:t>.</w:t>
      </w:r>
    </w:p>
    <w:p w14:paraId="67140150" w14:textId="77777777" w:rsidR="002653BC" w:rsidRPr="000B68E4" w:rsidRDefault="002653BC" w:rsidP="002653BC">
      <w:pPr>
        <w:pStyle w:val="EndNoteBibliography"/>
      </w:pPr>
      <w:r w:rsidRPr="000B68E4">
        <w:t>19.</w:t>
      </w:r>
      <w:r w:rsidRPr="000B68E4">
        <w:tab/>
        <w:t xml:space="preserve">Liu, Y.;  Gu, H.;  Jia, Y.;  Liu, J.;  Zhang, H.;  Wang, R.;  Zhang, B.;  Zhang, H.; Zhang, Q., Design and preparation of biomimetic polydimethylsiloxane (PDMS) films with superhydrophobic, self-healing and drag reduction properties via replication of shark skin and SI-ATRP. </w:t>
      </w:r>
      <w:r w:rsidRPr="000B68E4">
        <w:rPr>
          <w:i/>
        </w:rPr>
        <w:t xml:space="preserve">Chem. Eng. J. </w:t>
      </w:r>
      <w:r w:rsidRPr="000B68E4">
        <w:rPr>
          <w:b/>
        </w:rPr>
        <w:t>2019,</w:t>
      </w:r>
      <w:r w:rsidRPr="000B68E4">
        <w:t xml:space="preserve"> </w:t>
      </w:r>
      <w:r w:rsidRPr="000B68E4">
        <w:rPr>
          <w:i/>
        </w:rPr>
        <w:t>356</w:t>
      </w:r>
      <w:r w:rsidRPr="000B68E4">
        <w:t xml:space="preserve">, 318-328 </w:t>
      </w:r>
      <w:hyperlink r:id="rId24" w:history="1">
        <w:r w:rsidRPr="000B68E4">
          <w:rPr>
            <w:rStyle w:val="a8"/>
          </w:rPr>
          <w:t>https://doi.org/10.1016/j.cej.2018.09.022</w:t>
        </w:r>
      </w:hyperlink>
      <w:r w:rsidRPr="000B68E4">
        <w:t>.</w:t>
      </w:r>
    </w:p>
    <w:p w14:paraId="058335C7" w14:textId="77777777" w:rsidR="002653BC" w:rsidRPr="000B68E4" w:rsidRDefault="002653BC" w:rsidP="002653BC">
      <w:pPr>
        <w:pStyle w:val="EndNoteBibliography"/>
      </w:pPr>
      <w:r w:rsidRPr="000B68E4">
        <w:t>20.</w:t>
      </w:r>
      <w:r w:rsidRPr="000B68E4">
        <w:tab/>
        <w:t xml:space="preserve">Park, S.-H.;  Lee, S.;  Moreira, D.;  Bandaru, P. R.;  Han, I.; Yun, D.-J., Bioinspired superhydrophobic surfaces, fabricated through simple and scalable roll-to-roll processing. </w:t>
      </w:r>
      <w:r w:rsidRPr="000B68E4">
        <w:rPr>
          <w:i/>
        </w:rPr>
        <w:t xml:space="preserve">Scientific Reports </w:t>
      </w:r>
      <w:r w:rsidRPr="000B68E4">
        <w:rPr>
          <w:b/>
        </w:rPr>
        <w:t>2015,</w:t>
      </w:r>
      <w:r w:rsidRPr="000B68E4">
        <w:t xml:space="preserve"> </w:t>
      </w:r>
      <w:r w:rsidRPr="000B68E4">
        <w:rPr>
          <w:i/>
        </w:rPr>
        <w:t>5</w:t>
      </w:r>
      <w:r w:rsidRPr="000B68E4">
        <w:t xml:space="preserve"> (1),  </w:t>
      </w:r>
      <w:hyperlink r:id="rId25" w:history="1">
        <w:r w:rsidRPr="000B68E4">
          <w:rPr>
            <w:rStyle w:val="a8"/>
          </w:rPr>
          <w:t>https://doi.org/10.1038/srep15430</w:t>
        </w:r>
      </w:hyperlink>
      <w:r w:rsidRPr="000B68E4">
        <w:t>.</w:t>
      </w:r>
    </w:p>
    <w:p w14:paraId="15B2D35C" w14:textId="77777777" w:rsidR="002653BC" w:rsidRPr="000B68E4" w:rsidRDefault="002653BC" w:rsidP="002653BC">
      <w:pPr>
        <w:pStyle w:val="EndNoteBibliography"/>
      </w:pPr>
      <w:r w:rsidRPr="000B68E4">
        <w:t>21.</w:t>
      </w:r>
      <w:r w:rsidRPr="000B68E4">
        <w:tab/>
        <w:t xml:space="preserve">Wang, X.;  Zeng, J.;  Yu, X.;  Liang, C.; Zhang, Y., Beetle-like droplet-jumping superamphiphobic coatings for enhancing fog collection of sheet arrays. </w:t>
      </w:r>
      <w:r w:rsidRPr="000B68E4">
        <w:rPr>
          <w:i/>
        </w:rPr>
        <w:t xml:space="preserve">RSC Adv </w:t>
      </w:r>
      <w:r w:rsidRPr="000B68E4">
        <w:rPr>
          <w:b/>
        </w:rPr>
        <w:t>2019,</w:t>
      </w:r>
      <w:r w:rsidRPr="000B68E4">
        <w:t xml:space="preserve"> </w:t>
      </w:r>
      <w:r w:rsidRPr="000B68E4">
        <w:rPr>
          <w:i/>
        </w:rPr>
        <w:t>10</w:t>
      </w:r>
      <w:r w:rsidRPr="000B68E4">
        <w:t xml:space="preserve"> (1), 282-288 </w:t>
      </w:r>
      <w:hyperlink r:id="rId26" w:history="1">
        <w:r w:rsidRPr="000B68E4">
          <w:rPr>
            <w:rStyle w:val="a8"/>
          </w:rPr>
          <w:t>https://doi.org/10.1039/c9ra09329j</w:t>
        </w:r>
      </w:hyperlink>
      <w:r w:rsidRPr="000B68E4">
        <w:t>.</w:t>
      </w:r>
    </w:p>
    <w:p w14:paraId="08632F84" w14:textId="77777777" w:rsidR="002653BC" w:rsidRPr="000B68E4" w:rsidRDefault="002653BC" w:rsidP="002653BC">
      <w:pPr>
        <w:pStyle w:val="EndNoteBibliography"/>
      </w:pPr>
      <w:r w:rsidRPr="000B68E4">
        <w:t>22.</w:t>
      </w:r>
      <w:r w:rsidRPr="000B68E4">
        <w:tab/>
        <w:t xml:space="preserve">Cao, M.;  Guo, D.;  Yu, C.;  Li, K.;  Liu, M.; Jiang, L., Water-Repellent Properties of Superhydrophobic and Lubricant-Infused “Slippery” Surfaces: A Brief Study on the Functions and Applications. </w:t>
      </w:r>
      <w:r w:rsidRPr="000B68E4">
        <w:rPr>
          <w:i/>
        </w:rPr>
        <w:t xml:space="preserve">ACS Appl. Mater. Interfaces </w:t>
      </w:r>
      <w:r w:rsidRPr="000B68E4">
        <w:rPr>
          <w:b/>
        </w:rPr>
        <w:t>2016,</w:t>
      </w:r>
      <w:r w:rsidRPr="000B68E4">
        <w:t xml:space="preserve"> </w:t>
      </w:r>
      <w:r w:rsidRPr="000B68E4">
        <w:rPr>
          <w:i/>
        </w:rPr>
        <w:t>8</w:t>
      </w:r>
      <w:r w:rsidRPr="000B68E4">
        <w:t xml:space="preserve"> (6), 3615-3623 </w:t>
      </w:r>
      <w:hyperlink r:id="rId27" w:history="1">
        <w:r w:rsidRPr="000B68E4">
          <w:rPr>
            <w:rStyle w:val="a8"/>
          </w:rPr>
          <w:t>https://doi.org/10.1021/acsami.5b07881</w:t>
        </w:r>
      </w:hyperlink>
      <w:r w:rsidRPr="000B68E4">
        <w:t>.</w:t>
      </w:r>
    </w:p>
    <w:p w14:paraId="60228C2E" w14:textId="77777777" w:rsidR="002653BC" w:rsidRPr="000B68E4" w:rsidRDefault="002653BC" w:rsidP="002653BC">
      <w:pPr>
        <w:pStyle w:val="EndNoteBibliography"/>
      </w:pPr>
      <w:r w:rsidRPr="000B68E4">
        <w:t>23.</w:t>
      </w:r>
      <w:r w:rsidRPr="000B68E4">
        <w:tab/>
        <w:t xml:space="preserve">Chen, L.;  Guo, Z.; Liu, W., Biomimetic Multi-Functional Superamphiphobic FOTS-TiO2 Particles beyond Lotus Leaf. </w:t>
      </w:r>
      <w:r w:rsidRPr="000B68E4">
        <w:rPr>
          <w:i/>
        </w:rPr>
        <w:t xml:space="preserve">ACS Appl. Mater. Interfaces </w:t>
      </w:r>
      <w:r w:rsidRPr="000B68E4">
        <w:rPr>
          <w:b/>
        </w:rPr>
        <w:t>2016,</w:t>
      </w:r>
      <w:r w:rsidRPr="000B68E4">
        <w:t xml:space="preserve"> </w:t>
      </w:r>
      <w:r w:rsidRPr="000B68E4">
        <w:rPr>
          <w:i/>
        </w:rPr>
        <w:t>8</w:t>
      </w:r>
      <w:r w:rsidRPr="000B68E4">
        <w:t xml:space="preserve"> (40), 27188-27198 </w:t>
      </w:r>
      <w:hyperlink r:id="rId28" w:history="1">
        <w:r w:rsidRPr="000B68E4">
          <w:rPr>
            <w:rStyle w:val="a8"/>
          </w:rPr>
          <w:t>https://doi.org/10.1021/acsami.6b06772</w:t>
        </w:r>
      </w:hyperlink>
      <w:r w:rsidRPr="000B68E4">
        <w:t>.</w:t>
      </w:r>
    </w:p>
    <w:p w14:paraId="2868A784" w14:textId="77777777" w:rsidR="002653BC" w:rsidRPr="000B68E4" w:rsidRDefault="002653BC" w:rsidP="002653BC">
      <w:pPr>
        <w:pStyle w:val="EndNoteBibliography"/>
      </w:pPr>
      <w:r w:rsidRPr="000B68E4">
        <w:t>24.</w:t>
      </w:r>
      <w:r w:rsidRPr="000B68E4">
        <w:tab/>
        <w:t xml:space="preserve">Xuan, S.;  Yin, H.;  Li, G.;  Zhang, Z.;  Jiao, Y.;  Liao, Z.;  Li, J.;  Liu, S.;  Wang, Y.;  Tang, C.;  Wu, W.;  Li, G.; Yin, K., Trifolium repens L.-Like Periodic Micronano Structured Superhydrophobic Surface with Ultralow Ice Adhesion for Efficient Anti-Icing/Deicing. </w:t>
      </w:r>
      <w:r w:rsidRPr="000B68E4">
        <w:rPr>
          <w:i/>
        </w:rPr>
        <w:t xml:space="preserve">ACS Nano </w:t>
      </w:r>
      <w:r w:rsidRPr="000B68E4">
        <w:rPr>
          <w:b/>
        </w:rPr>
        <w:t>2023,</w:t>
      </w:r>
      <w:r w:rsidRPr="000B68E4">
        <w:t xml:space="preserve"> </w:t>
      </w:r>
      <w:r w:rsidRPr="000B68E4">
        <w:rPr>
          <w:i/>
        </w:rPr>
        <w:t>17</w:t>
      </w:r>
      <w:r w:rsidRPr="000B68E4">
        <w:t xml:space="preserve"> (21), 21749-21760 </w:t>
      </w:r>
      <w:hyperlink r:id="rId29" w:history="1">
        <w:r w:rsidRPr="000B68E4">
          <w:rPr>
            <w:rStyle w:val="a8"/>
          </w:rPr>
          <w:t>https://doi.org/10.1021/acsnano.3c07385</w:t>
        </w:r>
      </w:hyperlink>
      <w:r w:rsidRPr="000B68E4">
        <w:t>.</w:t>
      </w:r>
    </w:p>
    <w:p w14:paraId="51EF2E85" w14:textId="77777777" w:rsidR="002653BC" w:rsidRPr="000B68E4" w:rsidRDefault="002653BC" w:rsidP="002653BC">
      <w:pPr>
        <w:pStyle w:val="EndNoteBibliography"/>
      </w:pPr>
      <w:r w:rsidRPr="000B68E4">
        <w:t>25.</w:t>
      </w:r>
      <w:r w:rsidRPr="000B68E4">
        <w:tab/>
        <w:t xml:space="preserve">Baba, S.;  Sawada, K.;  Tanaka, K.; Okamoto, A., Condensation Behavior of Hierarchical </w:t>
      </w:r>
      <w:r w:rsidRPr="000B68E4">
        <w:lastRenderedPageBreak/>
        <w:t xml:space="preserve">Nano/Microstructured Surfaces Inspired by Euphorbia myrsinites. </w:t>
      </w:r>
      <w:r w:rsidRPr="000B68E4">
        <w:rPr>
          <w:i/>
        </w:rPr>
        <w:t xml:space="preserve">ACS Appl. Mater. Interfaces </w:t>
      </w:r>
      <w:r w:rsidRPr="000B68E4">
        <w:rPr>
          <w:b/>
        </w:rPr>
        <w:t>2021,</w:t>
      </w:r>
      <w:r w:rsidRPr="000B68E4">
        <w:t xml:space="preserve"> </w:t>
      </w:r>
      <w:r w:rsidRPr="000B68E4">
        <w:rPr>
          <w:i/>
        </w:rPr>
        <w:t>13</w:t>
      </w:r>
      <w:r w:rsidRPr="000B68E4">
        <w:t xml:space="preserve"> (27), 32332-32342 </w:t>
      </w:r>
      <w:hyperlink r:id="rId30" w:history="1">
        <w:r w:rsidRPr="000B68E4">
          <w:rPr>
            <w:rStyle w:val="a8"/>
          </w:rPr>
          <w:t>https://doi.org/10.1021/acsami.1c01400</w:t>
        </w:r>
      </w:hyperlink>
      <w:r w:rsidRPr="000B68E4">
        <w:t>.</w:t>
      </w:r>
    </w:p>
    <w:p w14:paraId="5FD88DAA" w14:textId="77777777" w:rsidR="002653BC" w:rsidRPr="000B68E4" w:rsidRDefault="002653BC" w:rsidP="002653BC">
      <w:pPr>
        <w:pStyle w:val="EndNoteBibliography"/>
      </w:pPr>
      <w:r w:rsidRPr="000B68E4">
        <w:t>26.</w:t>
      </w:r>
      <w:r w:rsidRPr="000B68E4">
        <w:tab/>
        <w:t xml:space="preserve">&lt;feng-et-al-2023-phyllostachys-viridis-leaf-like-mlmn-surfaces-constructed-by-nanosecond-laser-hybridization-for.pdf&gt;.  </w:t>
      </w:r>
      <w:hyperlink r:id="rId31" w:history="1">
        <w:r w:rsidRPr="000B68E4">
          <w:rPr>
            <w:rStyle w:val="a8"/>
          </w:rPr>
          <w:t>https://doi.org/10.1021/acsami.3c14083</w:t>
        </w:r>
      </w:hyperlink>
      <w:r w:rsidRPr="000B68E4">
        <w:t>.</w:t>
      </w:r>
    </w:p>
    <w:p w14:paraId="11BF9B70" w14:textId="77777777" w:rsidR="002653BC" w:rsidRPr="000B68E4" w:rsidRDefault="002653BC" w:rsidP="002653BC">
      <w:pPr>
        <w:pStyle w:val="EndNoteBibliography"/>
      </w:pPr>
      <w:r w:rsidRPr="000B68E4">
        <w:t>27.</w:t>
      </w:r>
      <w:r w:rsidRPr="000B68E4">
        <w:tab/>
        <w:t xml:space="preserve">Dai, X.;  Sun, N.;  Nielsen, S. O.;  Stogin, B. B.;  Wang, J.;  Yang, S.; Wong, T.-S., Hydrophilic directional slippery rough surfaces for water harvesting. </w:t>
      </w:r>
      <w:r w:rsidRPr="000B68E4">
        <w:rPr>
          <w:b/>
        </w:rPr>
        <w:t>2018,</w:t>
      </w:r>
      <w:r w:rsidRPr="000B68E4">
        <w:t xml:space="preserve"> </w:t>
      </w:r>
      <w:r w:rsidRPr="000B68E4">
        <w:rPr>
          <w:i/>
        </w:rPr>
        <w:t>4</w:t>
      </w:r>
      <w:r w:rsidRPr="000B68E4">
        <w:t xml:space="preserve"> (3), eaaq0919 </w:t>
      </w:r>
      <w:hyperlink r:id="rId32" w:history="1">
        <w:r w:rsidRPr="000B68E4">
          <w:rPr>
            <w:rStyle w:val="a8"/>
          </w:rPr>
          <w:t>https://doi.org/doi:10.1126/sciadv.aaq0919</w:t>
        </w:r>
      </w:hyperlink>
      <w:r w:rsidRPr="000B68E4">
        <w:t>.</w:t>
      </w:r>
    </w:p>
    <w:p w14:paraId="7EBAC1A5" w14:textId="77777777" w:rsidR="002653BC" w:rsidRPr="000B68E4" w:rsidRDefault="002653BC" w:rsidP="002653BC">
      <w:pPr>
        <w:pStyle w:val="EndNoteBibliography"/>
      </w:pPr>
      <w:r w:rsidRPr="000B68E4">
        <w:t>28.</w:t>
      </w:r>
      <w:r w:rsidRPr="000B68E4">
        <w:tab/>
        <w:t xml:space="preserve">Maeda, H.;  Yamagishi, R.;  Ishida, E. H.; Kasuga, T., Wettability and dynamics of water droplet on a snail shell. </w:t>
      </w:r>
      <w:r w:rsidRPr="000B68E4">
        <w:rPr>
          <w:i/>
        </w:rPr>
        <w:t xml:space="preserve">J. Colloid Interface Sci. </w:t>
      </w:r>
      <w:r w:rsidRPr="000B68E4">
        <w:rPr>
          <w:b/>
        </w:rPr>
        <w:t>2019,</w:t>
      </w:r>
      <w:r w:rsidRPr="000B68E4">
        <w:t xml:space="preserve"> </w:t>
      </w:r>
      <w:r w:rsidRPr="000B68E4">
        <w:rPr>
          <w:i/>
        </w:rPr>
        <w:t>547</w:t>
      </w:r>
      <w:r w:rsidRPr="000B68E4">
        <w:t xml:space="preserve">, 111-116 </w:t>
      </w:r>
      <w:hyperlink r:id="rId33" w:history="1">
        <w:r w:rsidRPr="000B68E4">
          <w:rPr>
            <w:rStyle w:val="a8"/>
          </w:rPr>
          <w:t>https://doi.org/https://doi.org/10.1016/j.jcis.2019.03.096</w:t>
        </w:r>
      </w:hyperlink>
      <w:r w:rsidRPr="000B68E4">
        <w:t>.</w:t>
      </w:r>
    </w:p>
    <w:p w14:paraId="5DA3CC5A" w14:textId="77777777" w:rsidR="002653BC" w:rsidRPr="000B68E4" w:rsidRDefault="002653BC" w:rsidP="002653BC">
      <w:pPr>
        <w:pStyle w:val="EndNoteBibliography"/>
      </w:pPr>
      <w:r w:rsidRPr="000B68E4">
        <w:t>29.</w:t>
      </w:r>
      <w:r w:rsidRPr="000B68E4">
        <w:tab/>
        <w:t xml:space="preserve">Dai, R. Y.;  Li, G. Q.;  Xiao, L.;  Li, Y. X.;  Cui, Z. H.;  Jia, L.;  Zhou, M. L.;  Song, Y. G.;  Yang, Y.;  Cai, Y.;  Chen, C. F.; Yin, K., A droplet-driven micro-surfboard with dual gradients for programmable motion. </w:t>
      </w:r>
      <w:r w:rsidRPr="000B68E4">
        <w:rPr>
          <w:i/>
        </w:rPr>
        <w:t xml:space="preserve">Chem. Eng. J. </w:t>
      </w:r>
      <w:r w:rsidRPr="000B68E4">
        <w:rPr>
          <w:b/>
        </w:rPr>
        <w:t>2022,</w:t>
      </w:r>
      <w:r w:rsidRPr="000B68E4">
        <w:t xml:space="preserve"> </w:t>
      </w:r>
      <w:r w:rsidRPr="000B68E4">
        <w:rPr>
          <w:i/>
        </w:rPr>
        <w:t>446</w:t>
      </w:r>
      <w:r w:rsidRPr="000B68E4">
        <w:t xml:space="preserve">,  </w:t>
      </w:r>
      <w:hyperlink r:id="rId34" w:history="1">
        <w:r w:rsidRPr="000B68E4">
          <w:rPr>
            <w:rStyle w:val="a8"/>
          </w:rPr>
          <w:t>https://doi.org/10.1016/j.cej.2022.136874</w:t>
        </w:r>
      </w:hyperlink>
      <w:r w:rsidRPr="000B68E4">
        <w:t>.</w:t>
      </w:r>
    </w:p>
    <w:p w14:paraId="03C5297B" w14:textId="6FE38ACF" w:rsidR="009002B3" w:rsidRDefault="002653BC" w:rsidP="002653BC">
      <w:r>
        <w:rPr>
          <w:rFonts w:ascii="Times New Roman" w:hAnsi="Times New Roman" w:cs="Times New Roman"/>
          <w:sz w:val="20"/>
          <w:szCs w:val="20"/>
        </w:rPr>
        <w:fldChar w:fldCharType="end"/>
      </w:r>
    </w:p>
    <w:sectPr w:rsidR="009002B3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962C42A" w14:textId="77777777" w:rsidR="00136915" w:rsidRDefault="00136915" w:rsidP="000F54FD">
      <w:r>
        <w:separator/>
      </w:r>
    </w:p>
  </w:endnote>
  <w:endnote w:type="continuationSeparator" w:id="0">
    <w:p w14:paraId="1032A9B2" w14:textId="77777777" w:rsidR="00136915" w:rsidRDefault="00136915" w:rsidP="000F54F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281FBD87" w14:textId="77777777" w:rsidR="00136915" w:rsidRDefault="00136915" w:rsidP="000F54FD">
      <w:r>
        <w:separator/>
      </w:r>
    </w:p>
  </w:footnote>
  <w:footnote w:type="continuationSeparator" w:id="0">
    <w:p w14:paraId="4D5DE9CA" w14:textId="77777777" w:rsidR="00136915" w:rsidRDefault="00136915" w:rsidP="000F54FD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bordersDoNotSurroundHeader/>
  <w:bordersDoNotSurroundFooter/>
  <w:proofState w:spelling="clean"/>
  <w:defaultTabStop w:val="4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D43018"/>
    <w:rsid w:val="000F54FD"/>
    <w:rsid w:val="00136915"/>
    <w:rsid w:val="002653BC"/>
    <w:rsid w:val="007D3DC2"/>
    <w:rsid w:val="0080663C"/>
    <w:rsid w:val="009002B3"/>
    <w:rsid w:val="00D43018"/>
    <w:rsid w:val="00FE3A5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5:chartTrackingRefBased/>
  <w15:docId w15:val="{210A2420-4B2B-4821-BFA9-E2803D6ECB7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0F54FD"/>
    <w:pPr>
      <w:widowControl w:val="0"/>
      <w:jc w:val="both"/>
    </w:pPr>
    <w:rPr>
      <w14:ligatures w14:val="none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0F54FD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0F54FD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0F54FD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0F54FD"/>
    <w:rPr>
      <w:sz w:val="18"/>
      <w:szCs w:val="18"/>
    </w:rPr>
  </w:style>
  <w:style w:type="table" w:styleId="a7">
    <w:name w:val="Table Grid"/>
    <w:basedOn w:val="a1"/>
    <w:uiPriority w:val="39"/>
    <w:rsid w:val="000F54FD"/>
    <w:rPr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8">
    <w:name w:val="Hyperlink"/>
    <w:basedOn w:val="a0"/>
    <w:uiPriority w:val="99"/>
    <w:unhideWhenUsed/>
    <w:rsid w:val="002653BC"/>
    <w:rPr>
      <w:color w:val="0000FF"/>
      <w:u w:val="single"/>
    </w:rPr>
  </w:style>
  <w:style w:type="paragraph" w:customStyle="1" w:styleId="EndNoteBibliography">
    <w:name w:val="EndNote Bibliography"/>
    <w:basedOn w:val="a"/>
    <w:link w:val="EndNoteBibliography0"/>
    <w:rsid w:val="002653BC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2653BC"/>
    <w:rPr>
      <w:rFonts w:ascii="等线" w:eastAsia="等线" w:hAnsi="等线"/>
      <w:noProof/>
      <w:sz w:val="20"/>
      <w14:ligatures w14:val="non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surfcoat.2017.03.010" TargetMode="External"/><Relationship Id="rId13" Type="http://schemas.openxmlformats.org/officeDocument/2006/relationships/hyperlink" Target="https://doi.org/10.1039/c3ee24037a" TargetMode="External"/><Relationship Id="rId18" Type="http://schemas.openxmlformats.org/officeDocument/2006/relationships/hyperlink" Target="https://doi.org/10.1016/j.msec.2019.04.080" TargetMode="External"/><Relationship Id="rId26" Type="http://schemas.openxmlformats.org/officeDocument/2006/relationships/hyperlink" Target="https://doi.org/10.1039/c9ra09329j" TargetMode="External"/><Relationship Id="rId3" Type="http://schemas.openxmlformats.org/officeDocument/2006/relationships/webSettings" Target="webSettings.xml"/><Relationship Id="rId21" Type="http://schemas.openxmlformats.org/officeDocument/2006/relationships/hyperlink" Target="https://doi.org/10.1016/j.cej.2020.125575" TargetMode="External"/><Relationship Id="rId34" Type="http://schemas.openxmlformats.org/officeDocument/2006/relationships/hyperlink" Target="https://doi.org/10.1016/j.cej.2022.136874" TargetMode="External"/><Relationship Id="rId7" Type="http://schemas.openxmlformats.org/officeDocument/2006/relationships/hyperlink" Target="https://doi.org/10.1364/oe.20.005775" TargetMode="External"/><Relationship Id="rId12" Type="http://schemas.openxmlformats.org/officeDocument/2006/relationships/hyperlink" Target="https://doi.org/10.1039/b821967b" TargetMode="External"/><Relationship Id="rId17" Type="http://schemas.openxmlformats.org/officeDocument/2006/relationships/hyperlink" Target="https://doi.org/10.1021/acsami.3c10214" TargetMode="External"/><Relationship Id="rId25" Type="http://schemas.openxmlformats.org/officeDocument/2006/relationships/hyperlink" Target="https://doi.org/10.1038/srep15430" TargetMode="External"/><Relationship Id="rId33" Type="http://schemas.openxmlformats.org/officeDocument/2006/relationships/hyperlink" Target="https://doi.org/https://doi.org/10.1016/j.jcis.2019.03.096" TargetMode="External"/><Relationship Id="rId2" Type="http://schemas.openxmlformats.org/officeDocument/2006/relationships/settings" Target="settings.xml"/><Relationship Id="rId16" Type="http://schemas.openxmlformats.org/officeDocument/2006/relationships/hyperlink" Target="https://doi.org/10.1021/acs.langmuir.8b02550" TargetMode="External"/><Relationship Id="rId20" Type="http://schemas.openxmlformats.org/officeDocument/2006/relationships/hyperlink" Target="https://doi.org/10.1038/srep16817" TargetMode="External"/><Relationship Id="rId29" Type="http://schemas.openxmlformats.org/officeDocument/2006/relationships/hyperlink" Target="https://doi.org/10.1021/acsnano.3c07385" TargetMode="External"/><Relationship Id="rId1" Type="http://schemas.openxmlformats.org/officeDocument/2006/relationships/styles" Target="styles.xml"/><Relationship Id="rId6" Type="http://schemas.openxmlformats.org/officeDocument/2006/relationships/hyperlink" Target="https://doi.org/10.1002/adma.200601946" TargetMode="External"/><Relationship Id="rId11" Type="http://schemas.openxmlformats.org/officeDocument/2006/relationships/hyperlink" Target="https://doi.org/10.1002/adom.202200861" TargetMode="External"/><Relationship Id="rId24" Type="http://schemas.openxmlformats.org/officeDocument/2006/relationships/hyperlink" Target="https://doi.org/10.1016/j.cej.2018.09.022" TargetMode="External"/><Relationship Id="rId32" Type="http://schemas.openxmlformats.org/officeDocument/2006/relationships/hyperlink" Target="https://doi.org/doi:10.1126/sciadv.aaq0919" TargetMode="External"/><Relationship Id="rId5" Type="http://schemas.openxmlformats.org/officeDocument/2006/relationships/endnotes" Target="endnotes.xml"/><Relationship Id="rId15" Type="http://schemas.openxmlformats.org/officeDocument/2006/relationships/hyperlink" Target="https://doi.org/10.1021/acsnano.6b03884" TargetMode="External"/><Relationship Id="rId23" Type="http://schemas.openxmlformats.org/officeDocument/2006/relationships/hyperlink" Target="https://doi.org/10.1038/srep41023" TargetMode="External"/><Relationship Id="rId28" Type="http://schemas.openxmlformats.org/officeDocument/2006/relationships/hyperlink" Target="https://doi.org/10.1021/acsami.6b06772" TargetMode="External"/><Relationship Id="rId36" Type="http://schemas.openxmlformats.org/officeDocument/2006/relationships/theme" Target="theme/theme1.xml"/><Relationship Id="rId10" Type="http://schemas.openxmlformats.org/officeDocument/2006/relationships/hyperlink" Target="https://doi.org/10.1002/smll.201400516" TargetMode="External"/><Relationship Id="rId19" Type="http://schemas.openxmlformats.org/officeDocument/2006/relationships/hyperlink" Target="https://doi.org/10.1038/s41598-022-27225-4" TargetMode="External"/><Relationship Id="rId31" Type="http://schemas.openxmlformats.org/officeDocument/2006/relationships/hyperlink" Target="https://doi.org/10.1021/acsami.3c14083" TargetMode="External"/><Relationship Id="rId4" Type="http://schemas.openxmlformats.org/officeDocument/2006/relationships/footnotes" Target="footnotes.xml"/><Relationship Id="rId9" Type="http://schemas.openxmlformats.org/officeDocument/2006/relationships/hyperlink" Target="https://doi.org/10.1016/j.cej.2020.125008" TargetMode="External"/><Relationship Id="rId14" Type="http://schemas.openxmlformats.org/officeDocument/2006/relationships/hyperlink" Target="https://doi.org/10.1021/acsami.6b10960" TargetMode="External"/><Relationship Id="rId22" Type="http://schemas.openxmlformats.org/officeDocument/2006/relationships/hyperlink" Target="https://doi.org/10.1021/acs.jpcc.0c04804" TargetMode="External"/><Relationship Id="rId27" Type="http://schemas.openxmlformats.org/officeDocument/2006/relationships/hyperlink" Target="https://doi.org/10.1021/acsami.5b07881" TargetMode="External"/><Relationship Id="rId30" Type="http://schemas.openxmlformats.org/officeDocument/2006/relationships/hyperlink" Target="https://doi.org/10.1021/acsami.1c01400" TargetMode="External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5</Pages>
  <Words>7592</Words>
  <Characters>43279</Characters>
  <Application>Microsoft Office Word</Application>
  <DocSecurity>0</DocSecurity>
  <Lines>360</Lines>
  <Paragraphs>101</Paragraphs>
  <ScaleCrop>false</ScaleCrop>
  <Company/>
  <LinksUpToDate>false</LinksUpToDate>
  <CharactersWithSpaces>507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2489580332@qq.com</dc:creator>
  <cp:keywords/>
  <dc:description/>
  <cp:lastModifiedBy>2489580332@qq.com</cp:lastModifiedBy>
  <cp:revision>4</cp:revision>
  <dcterms:created xsi:type="dcterms:W3CDTF">2024-03-05T12:56:00Z</dcterms:created>
  <dcterms:modified xsi:type="dcterms:W3CDTF">2024-03-06T09:17:00Z</dcterms:modified>
</cp:coreProperties>
</file>